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A0253F8" w14:textId="49E22EB2" w:rsidR="00F933CF" w:rsidRPr="003A42E8" w:rsidRDefault="00F933CF" w:rsidP="007A79FB">
      <w:pPr>
        <w:pStyle w:val="Heading4"/>
        <w:rPr>
          <w:rFonts w:ascii="Times New Roman" w:hAnsi="Times New Roman" w:cs="Times New Roman"/>
          <w:lang w:val="en-AU"/>
        </w:rPr>
      </w:pPr>
      <w:bookmarkStart w:id="0" w:name="_GoBack"/>
      <w:bookmarkEnd w:id="0"/>
      <w:r w:rsidRPr="003A42E8">
        <w:rPr>
          <w:rFonts w:ascii="Times New Roman" w:hAnsi="Times New Roman" w:cs="Times New Roman"/>
          <w:lang w:val="en-AU"/>
        </w:rPr>
        <w:t>Supplementary material:</w:t>
      </w:r>
    </w:p>
    <w:p w14:paraId="565C3E6A" w14:textId="77777777" w:rsidR="00F933CF" w:rsidRPr="003A42E8" w:rsidRDefault="00F933CF">
      <w:pPr>
        <w:pStyle w:val="Heading4"/>
        <w:rPr>
          <w:rFonts w:ascii="Times New Roman" w:hAnsi="Times New Roman" w:cs="Times New Roman"/>
          <w:lang w:val="en-AU"/>
        </w:rPr>
      </w:pPr>
      <w:r w:rsidRPr="003A42E8">
        <w:rPr>
          <w:rFonts w:ascii="Times New Roman" w:hAnsi="Times New Roman" w:cs="Times New Roman"/>
          <w:lang w:val="en-AU"/>
        </w:rPr>
        <w:t>Kinetics of absorption</w:t>
      </w:r>
    </w:p>
    <w:p w14:paraId="2BD342DF" w14:textId="5A26EAE4" w:rsidR="00F933CF" w:rsidRDefault="00F933CF">
      <w:pPr>
        <w:rPr>
          <w:lang w:val="en-AU"/>
        </w:rPr>
      </w:pPr>
      <w:r w:rsidRPr="003A42E8">
        <w:rPr>
          <w:lang w:val="en-AU"/>
        </w:rPr>
        <w:t xml:space="preserve">Studies investigating CO need to consider the kinetics of blood </w:t>
      </w:r>
      <w:r w:rsidRPr="003A42E8">
        <w:t>βHB</w:t>
      </w:r>
      <w:r w:rsidRPr="003A42E8">
        <w:rPr>
          <w:lang w:val="en-AU"/>
        </w:rPr>
        <w:t xml:space="preserve"> concentrations following MCFA (or CO) intake to maintain optimal ketone body production in AD patients, in addition to accounting for effective yet safe doses. For example, </w:t>
      </w:r>
      <w:proofErr w:type="spellStart"/>
      <w:r w:rsidRPr="003A42E8">
        <w:t>Axona</w:t>
      </w:r>
      <w:proofErr w:type="spellEnd"/>
      <w:r w:rsidRPr="003A42E8">
        <w:rPr>
          <w:vertAlign w:val="superscript"/>
        </w:rPr>
        <w:t>®</w:t>
      </w:r>
      <w:r w:rsidRPr="003A42E8">
        <w:t>, containing the MCFA caprylic acid (C</w:t>
      </w:r>
      <w:r w:rsidRPr="003A42E8">
        <w:rPr>
          <w:vertAlign w:val="subscript"/>
        </w:rPr>
        <w:t>8</w:t>
      </w:r>
      <w:r w:rsidRPr="003A42E8">
        <w:t>H</w:t>
      </w:r>
      <w:r w:rsidRPr="003A42E8">
        <w:rPr>
          <w:vertAlign w:val="subscript"/>
        </w:rPr>
        <w:t>16</w:t>
      </w:r>
      <w:r w:rsidRPr="003A42E8">
        <w:t>O</w:t>
      </w:r>
      <w:r w:rsidRPr="003A42E8">
        <w:rPr>
          <w:vertAlign w:val="subscript"/>
        </w:rPr>
        <w:t>2</w:t>
      </w:r>
      <w:r w:rsidRPr="003A42E8">
        <w:t xml:space="preserve">), retailed as a medical food, has been reported to improve cognitive performance and elevate serum βHB two hours post administration </w:t>
      </w:r>
      <w:r w:rsidRPr="003A42E8">
        <w:fldChar w:fldCharType="begin"/>
      </w:r>
      <w:r w:rsidR="006672CF">
        <w:instrText xml:space="preserve"> ADDIN EN.CITE &lt;EndNote&gt;&lt;Cite&gt;&lt;Author&gt;Henderson&lt;/Author&gt;&lt;Year&gt;2009&lt;/Year&gt;&lt;RecNum&gt;2396&lt;/RecNum&gt;&lt;DisplayText&gt;(Henderson et al., 2009)&lt;/DisplayText&gt;&lt;record&gt;&lt;rec-number&gt;2396&lt;/rec-number&gt;&lt;foreign-keys&gt;&lt;key app="EN" db-id="0w9vvr9elstpwvez5vpxzssnzdfrfew0drwp" timestamp="0"&gt;2396&lt;/key&gt;&lt;/foreign-keys&gt;&lt;ref-type name="Journal Article"&gt;17&lt;/ref-type&gt;&lt;contributors&gt;&lt;authors&gt;&lt;author&gt;Henderson, S. T.&lt;/author&gt;&lt;author&gt;Vogel, J. L.&lt;/author&gt;&lt;author&gt;Barr, L. J.&lt;/author&gt;&lt;author&gt;Garvin, F.&lt;/author&gt;&lt;author&gt;Jones, J. J.&lt;/author&gt;&lt;author&gt;Costantini, L. C.&lt;/author&gt;&lt;/authors&gt;&lt;/contributors&gt;&lt;auth-address&gt;Accera, Inc,, 380 Interlocken Crescent, Suite 780, Broomfield, Colorado 80021, USA. shenderson@accerapharma.com.&lt;/auth-address&gt;&lt;titles&gt;&lt;title&gt;Study of the ketogenic agent AC-1202 in mild to moderate Alzheimer&amp;apos;s disease: a randomized, double-blind, placebo-controlled, multicenter trial&lt;/title&gt;&lt;secondary-title&gt;Nutr Metab (Lond)&lt;/secondary-title&gt;&lt;/titles&gt;&lt;pages&gt;31&lt;/pages&gt;&lt;volume&gt;6&lt;/volume&gt;&lt;dates&gt;&lt;year&gt;2009&lt;/year&gt;&lt;pub-dates&gt;&lt;date&gt;Aug 10&lt;/date&gt;&lt;/pub-dates&gt;&lt;/dates&gt;&lt;isbn&gt;1743-7075 (Electronic)&amp;#xD;1743-7075 (Linking)&lt;/isbn&gt;&lt;accession-num&gt;19664276&lt;/accession-num&gt;&lt;urls&gt;&lt;related-urls&gt;&lt;url&gt;https://www.ncbi.nlm.nih.gov/pubmed/19664276&lt;/url&gt;&lt;/related-urls&gt;&lt;/urls&gt;&lt;custom2&gt;PMC2731764&lt;/custom2&gt;&lt;electronic-resource-num&gt;10.1186/1743-7075-6-31&lt;/electronic-resource-num&gt;&lt;/record&gt;&lt;/Cite&gt;&lt;/EndNote&gt;</w:instrText>
      </w:r>
      <w:r w:rsidRPr="003A42E8">
        <w:fldChar w:fldCharType="separate"/>
      </w:r>
      <w:r w:rsidR="006672CF">
        <w:rPr>
          <w:noProof/>
        </w:rPr>
        <w:t>(Henderson et al., 2009)</w:t>
      </w:r>
      <w:r w:rsidRPr="003A42E8">
        <w:fldChar w:fldCharType="end"/>
      </w:r>
      <w:r w:rsidRPr="003A42E8">
        <w:t xml:space="preserve">. As per the prescription information available on the </w:t>
      </w:r>
      <w:proofErr w:type="spellStart"/>
      <w:r w:rsidRPr="003A42E8">
        <w:t>Axona</w:t>
      </w:r>
      <w:proofErr w:type="spellEnd"/>
      <w:r w:rsidRPr="003A42E8">
        <w:rPr>
          <w:vertAlign w:val="superscript"/>
        </w:rPr>
        <w:t>®</w:t>
      </w:r>
      <w:r w:rsidRPr="003A42E8">
        <w:t xml:space="preserve"> website (http://www.about-axona.com/), the intake of </w:t>
      </w:r>
      <w:proofErr w:type="spellStart"/>
      <w:r w:rsidRPr="003A42E8">
        <w:t>Axona</w:t>
      </w:r>
      <w:proofErr w:type="spellEnd"/>
      <w:r w:rsidRPr="003A42E8">
        <w:rPr>
          <w:vertAlign w:val="superscript"/>
        </w:rPr>
        <w:t>®</w:t>
      </w:r>
      <w:r w:rsidRPr="003A42E8">
        <w:t xml:space="preserve"> has been prescribed once daily following a substantial meal. However, further studies are required to investigate the kinetics of elevated serum βHB concentrations several hours following </w:t>
      </w:r>
      <w:proofErr w:type="spellStart"/>
      <w:r w:rsidRPr="003A42E8">
        <w:t>Axona</w:t>
      </w:r>
      <w:proofErr w:type="spellEnd"/>
      <w:r w:rsidRPr="003A42E8">
        <w:t xml:space="preserve">® administration, and whether the addition of longer MCFA (such as capric acid and lauric acid) to caprylic acid can potentially extend the duration of elevated serum βHB concentrations, in turn extending the duration of its beneficial effects per dose. Additionally, investigating the intake of multiple daily doses of MCFA may also serve as an alternative strategy to maintain a steady yet safe source of ketone bodies for the brain, serving as an alternative source of energy in AD as well as other glucose hypometabolism disorders </w:t>
      </w:r>
      <w:r w:rsidRPr="003A42E8">
        <w:fldChar w:fldCharType="begin"/>
      </w:r>
      <w:r w:rsidR="006672CF">
        <w:instrText xml:space="preserve"> ADDIN EN.CITE &lt;EndNote&gt;&lt;Cite&gt;&lt;Author&gt;Vandenberghe&lt;/Author&gt;&lt;Year&gt;2017&lt;/Year&gt;&lt;RecNum&gt;2569&lt;/RecNum&gt;&lt;DisplayText&gt;(Vandenberghe et al., 2017)&lt;/DisplayText&gt;&lt;record&gt;&lt;rec-number&gt;2569&lt;/rec-number&gt;&lt;foreign-keys&gt;&lt;key app="EN" db-id="0w9vvr9elstpwvez5vpxzssnzdfrfew0drwp" timestamp="0"&gt;2569&lt;/key&gt;&lt;/foreign-keys&gt;&lt;ref-type name="Journal Article"&gt;17&lt;/ref-type&gt;&lt;contributors&gt;&lt;authors&gt;&lt;author&gt;Vandenberghe, C.&lt;/author&gt;&lt;author&gt;St-Pierre, V.&lt;/author&gt;&lt;author&gt;Pierotti, T.&lt;/author&gt;&lt;author&gt;Fortier, M.&lt;/author&gt;&lt;author&gt;Castellano, C. A.&lt;/author&gt;&lt;author&gt;Cunnane, S. C.&lt;/author&gt;&lt;/authors&gt;&lt;/contributors&gt;&lt;auth-address&gt;Research Center on Aging, Sherbrooke, Quebec, Canada; Departments of.&amp;#xD;Pharmacology and Physiology and.&amp;#xD;Medicine, Universite de Sherbrooke, Sherbrooke, Quebec, Canada; and.&amp;#xD;Department of Biology-Health Sciences, Bishop&amp;apos;s University, Sherbrooke, Quebec, Canada.&lt;/auth-address&gt;&lt;titles&gt;&lt;title&gt;Tricaprylin Alone Increases Plasma Ketone Response More Than Coconut Oil or Other Medium-Chain Triglycerides: An Acute Crossover Study in Healthy Adults&lt;/title&gt;&lt;secondary-title&gt;Curr Dev Nutr&lt;/secondary-title&gt;&lt;/titles&gt;&lt;pages&gt;e000257&lt;/pages&gt;&lt;volume&gt;1&lt;/volume&gt;&lt;number&gt;4&lt;/number&gt;&lt;keywords&gt;&lt;keyword&gt;acetoacetate&lt;/keyword&gt;&lt;keyword&gt;beta-hydroxybutyrate&lt;/keyword&gt;&lt;keyword&gt;coconut oil&lt;/keyword&gt;&lt;keyword&gt;ketones&lt;/keyword&gt;&lt;keyword&gt;medium-chain triglycerides&lt;/keyword&gt;&lt;keyword&gt;tricaprin&lt;/keyword&gt;&lt;keyword&gt;tricaprylin&lt;/keyword&gt;&lt;/keywords&gt;&lt;dates&gt;&lt;year&gt;2017&lt;/year&gt;&lt;pub-dates&gt;&lt;date&gt;Apr&lt;/date&gt;&lt;/pub-dates&gt;&lt;/dates&gt;&lt;isbn&gt;2475-2991 (Electronic)&amp;#xD;2475-2991 (Linking)&lt;/isbn&gt;&lt;accession-num&gt;29955698&lt;/accession-num&gt;&lt;urls&gt;&lt;related-urls&gt;&lt;url&gt;https://www.ncbi.nlm.nih.gov/pubmed/29955698&lt;/url&gt;&lt;/related-urls&gt;&lt;/urls&gt;&lt;custom2&gt;PMC5998344&lt;/custom2&gt;&lt;electronic-resource-num&gt;10.3945/cdn.116.000257&lt;/electronic-resource-num&gt;&lt;/record&gt;&lt;/Cite&gt;&lt;/EndNote&gt;</w:instrText>
      </w:r>
      <w:r w:rsidRPr="003A42E8">
        <w:fldChar w:fldCharType="separate"/>
      </w:r>
      <w:r w:rsidR="006672CF">
        <w:rPr>
          <w:noProof/>
        </w:rPr>
        <w:t>(Vandenberghe et al., 2017)</w:t>
      </w:r>
      <w:r w:rsidRPr="003A42E8">
        <w:fldChar w:fldCharType="end"/>
      </w:r>
      <w:r w:rsidRPr="003A42E8">
        <w:t xml:space="preserve">. However, a relatively recent study on an Experimental </w:t>
      </w:r>
      <w:r w:rsidRPr="003A42E8">
        <w:rPr>
          <w:lang w:val="en-AU"/>
        </w:rPr>
        <w:t xml:space="preserve">Autoimmune Encephalomyelitis mouse model </w:t>
      </w:r>
      <w:r w:rsidRPr="003A42E8">
        <w:t xml:space="preserve">showed that </w:t>
      </w:r>
      <w:r w:rsidRPr="003A42E8">
        <w:rPr>
          <w:lang w:val="en-AU"/>
        </w:rPr>
        <w:t xml:space="preserve">lauric acid enhanced differentiation and proliferation of immune activating proinflammatory cells (T helper 1 and/or 17) and impaired their intestinal sequestration via a proinflammatory (p38-MAPK) pathway. In contrast, dietary short chain fatty acids (SCFA; C3, C4, C6) expanded gut T regulatory cells by suppression of proinflammatory pathways (JNK1 and p38) therefore ameliorating the proinflammatory signals in the gut </w:t>
      </w:r>
      <w:r w:rsidRPr="003A42E8">
        <w:rPr>
          <w:lang w:val="en-AU"/>
        </w:rPr>
        <w:fldChar w:fldCharType="begin">
          <w:fldData xml:space="preserve">PEVuZE5vdGU+PENpdGU+PEF1dGhvcj5IYWdoaWtpYTwvQXV0aG9yPjxZZWFyPjIwMTU8L1llYXI+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==
</w:fldData>
        </w:fldChar>
      </w:r>
      <w:r w:rsidR="006672CF">
        <w:rPr>
          <w:lang w:val="en-AU"/>
        </w:rPr>
        <w:instrText xml:space="preserve"> ADDIN EN.CITE </w:instrText>
      </w:r>
      <w:r w:rsidR="006672CF">
        <w:rPr>
          <w:lang w:val="en-AU"/>
        </w:rPr>
        <w:fldChar w:fldCharType="begin">
          <w:fldData xml:space="preserve">PEVuZE5vdGU+PENpdGU+PEF1dGhvcj5IYWdoaWtpYTwvQXV0aG9yPjxZZWFyPjIwMTU8L1llYXI+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==
</w:fldData>
        </w:fldChar>
      </w:r>
      <w:r w:rsidR="006672CF">
        <w:rPr>
          <w:lang w:val="en-AU"/>
        </w:rPr>
        <w:instrText xml:space="preserve"> ADDIN EN.CITE.DATA </w:instrText>
      </w:r>
      <w:r w:rsidR="006672CF">
        <w:rPr>
          <w:lang w:val="en-AU"/>
        </w:rPr>
      </w:r>
      <w:r w:rsidR="006672CF">
        <w:rPr>
          <w:lang w:val="en-AU"/>
        </w:rPr>
        <w:fldChar w:fldCharType="end"/>
      </w:r>
      <w:r w:rsidRPr="003A42E8">
        <w:rPr>
          <w:lang w:val="en-AU"/>
        </w:rPr>
      </w:r>
      <w:r w:rsidRPr="003A42E8">
        <w:rPr>
          <w:lang w:val="en-AU"/>
        </w:rPr>
        <w:fldChar w:fldCharType="separate"/>
      </w:r>
      <w:r w:rsidR="006672CF">
        <w:rPr>
          <w:noProof/>
          <w:lang w:val="en-AU"/>
        </w:rPr>
        <w:t>(Haghikia et al., 2015)</w:t>
      </w:r>
      <w:r w:rsidRPr="003A42E8">
        <w:rPr>
          <w:lang w:val="en-AU"/>
        </w:rPr>
        <w:fldChar w:fldCharType="end"/>
      </w:r>
      <w:r w:rsidRPr="003A42E8">
        <w:rPr>
          <w:lang w:val="en-AU"/>
        </w:rPr>
        <w:t>.</w:t>
      </w:r>
      <w:r w:rsidR="003F0461">
        <w:rPr>
          <w:lang w:val="en-AU"/>
        </w:rPr>
        <w:t xml:space="preserve"> </w:t>
      </w:r>
      <w:r w:rsidR="003F0461" w:rsidRPr="00A27742">
        <w:rPr>
          <w:lang w:val="en-AU"/>
        </w:rPr>
        <w:t>SCFA are produced by the gut microbiota from dietary fibre, primarily comprising plant cell wall polysaccharides, oligosaccharides and resistant starches. Interestingly, studies have reported that the average western diet contains 20-25g fibre/day while a diet high in fruits and vegetables could contain up to 60g fibre/day, highlighting the importance of accompanying MCT intake with high fruit and vegetable intake</w:t>
      </w:r>
      <w:r w:rsidR="003F0461">
        <w:rPr>
          <w:lang w:val="en-AU"/>
        </w:rPr>
        <w:t>.</w:t>
      </w:r>
      <w:r w:rsidRPr="003A42E8">
        <w:rPr>
          <w:lang w:val="en-AU"/>
        </w:rPr>
        <w:t xml:space="preserve"> </w:t>
      </w:r>
    </w:p>
    <w:p w14:paraId="1C2EEF2E" w14:textId="77777777" w:rsidR="0061618A" w:rsidRPr="003A42E8" w:rsidRDefault="0061618A">
      <w:pPr>
        <w:rPr>
          <w:lang w:val="en-AU"/>
        </w:rPr>
      </w:pPr>
    </w:p>
    <w:p w14:paraId="42F5E697" w14:textId="54E862A0" w:rsidR="005153B0" w:rsidRPr="003A42E8" w:rsidRDefault="004B0137" w:rsidP="007A79FB">
      <w:pPr>
        <w:pStyle w:val="Heading4"/>
        <w:rPr>
          <w:rFonts w:ascii="Times New Roman" w:hAnsi="Times New Roman" w:cs="Times New Roman"/>
        </w:rPr>
      </w:pPr>
      <w:r w:rsidRPr="003A42E8">
        <w:rPr>
          <w:rFonts w:ascii="Times New Roman" w:hAnsi="Times New Roman" w:cs="Times New Roman"/>
        </w:rPr>
        <w:t>Clinical studies of ketone supplement</w:t>
      </w:r>
      <w:r w:rsidR="00F20883" w:rsidRPr="003A42E8">
        <w:rPr>
          <w:rFonts w:ascii="Times New Roman" w:hAnsi="Times New Roman" w:cs="Times New Roman"/>
        </w:rPr>
        <w:t xml:space="preserve"> dosage and effects on CMR</w:t>
      </w:r>
    </w:p>
    <w:p w14:paraId="59277981" w14:textId="5630BF68" w:rsidR="004B0137" w:rsidRPr="003A42E8" w:rsidRDefault="004B0137" w:rsidP="00F20883">
      <w:r w:rsidRPr="003A42E8">
        <w:t xml:space="preserve">A study conducted on mild to moderate AD patients found that 30g/d MCT supplementation for one month increased brain ketone consumption by 2-fold, without affecting glucose utilization </w:t>
      </w:r>
      <w:r w:rsidRPr="003A42E8">
        <w:fldChar w:fldCharType="begin">
          <w:fldData xml:space="preserve">PEVuZE5vdGU+PENpdGU+PEF1dGhvcj5Dcm90ZWF1PC9BdXRob3I+PFllYXI+MjAxODwvWWVhcj48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</w:fldData>
        </w:fldChar>
      </w:r>
      <w:r w:rsidR="006672CF" w:rsidRPr="00051A9C">
        <w:instrText xml:space="preserve"> ADDIN EN.CITE </w:instrText>
      </w:r>
      <w:r w:rsidR="006672CF" w:rsidRPr="00A27FF1">
        <w:fldChar w:fldCharType="begin">
          <w:fldData xml:space="preserve">PEVuZE5vdGU+PENpdGU+PEF1dGhvcj5Dcm90ZWF1PC9BdXRob3I+PFllYXI+MjAxODwvWWVhcj48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</w:fldData>
        </w:fldChar>
      </w:r>
      <w:r w:rsidR="006672CF" w:rsidRPr="00051A9C">
        <w:instrText xml:space="preserve"> ADDIN EN.CITE.DATA </w:instrText>
      </w:r>
      <w:r w:rsidR="006672CF" w:rsidRPr="00A27FF1">
        <w:fldChar w:fldCharType="end"/>
      </w:r>
      <w:r w:rsidRPr="003A42E8">
        <w:fldChar w:fldCharType="separate"/>
      </w:r>
      <w:r w:rsidR="006672CF">
        <w:rPr>
          <w:noProof/>
        </w:rPr>
        <w:t>(Croteau et al., 2018)</w:t>
      </w:r>
      <w:r w:rsidRPr="003A42E8">
        <w:fldChar w:fldCharType="end"/>
      </w:r>
      <w:r w:rsidRPr="003A42E8">
        <w:t xml:space="preserve">. Further, a study assessing the impact of diet-induced moderate ketosis on </w:t>
      </w:r>
      <w:proofErr w:type="spellStart"/>
      <w:r w:rsidRPr="003A42E8">
        <w:t>CMR</w:t>
      </w:r>
      <w:r w:rsidRPr="003A42E8">
        <w:rPr>
          <w:vertAlign w:val="subscript"/>
        </w:rPr>
        <w:t>Glu</w:t>
      </w:r>
      <w:proofErr w:type="spellEnd"/>
      <w:r w:rsidRPr="003A42E8">
        <w:t xml:space="preserve"> and </w:t>
      </w:r>
      <w:proofErr w:type="spellStart"/>
      <w:r w:rsidRPr="003A42E8">
        <w:t>CMR</w:t>
      </w:r>
      <w:r w:rsidRPr="003A42E8">
        <w:rPr>
          <w:vertAlign w:val="subscript"/>
        </w:rPr>
        <w:t>AcAc</w:t>
      </w:r>
      <w:proofErr w:type="spellEnd"/>
      <w:r w:rsidRPr="003A42E8">
        <w:t xml:space="preserve"> in healthy adults following a four-day high fat KD (4.5:1; lipid: protein plus carbohydrates), reported an 8-fold increase in plasma ketones and a 24% decrease in plasma glucose equating to a 6-fold increase in </w:t>
      </w:r>
      <w:proofErr w:type="spellStart"/>
      <w:r w:rsidRPr="003A42E8">
        <w:t>CMR</w:t>
      </w:r>
      <w:r w:rsidRPr="003A42E8">
        <w:rPr>
          <w:vertAlign w:val="subscript"/>
        </w:rPr>
        <w:t>AcAc</w:t>
      </w:r>
      <w:proofErr w:type="spellEnd"/>
      <w:r w:rsidRPr="003A42E8">
        <w:rPr>
          <w:vertAlign w:val="subscript"/>
        </w:rPr>
        <w:t xml:space="preserve"> </w:t>
      </w:r>
      <w:r w:rsidRPr="003A42E8">
        <w:t xml:space="preserve">and a 20% decrease in </w:t>
      </w:r>
      <w:proofErr w:type="spellStart"/>
      <w:r w:rsidRPr="003A42E8">
        <w:t>CMR</w:t>
      </w:r>
      <w:r w:rsidRPr="003A42E8">
        <w:rPr>
          <w:vertAlign w:val="subscript"/>
        </w:rPr>
        <w:t>Glu</w:t>
      </w:r>
      <w:proofErr w:type="spellEnd"/>
      <w:r w:rsidRPr="003A42E8">
        <w:rPr>
          <w:vertAlign w:val="subscript"/>
        </w:rPr>
        <w:t xml:space="preserve"> </w:t>
      </w:r>
      <w:r w:rsidRPr="003A42E8">
        <w:t xml:space="preserve">respectively. This boost in </w:t>
      </w:r>
      <w:proofErr w:type="spellStart"/>
      <w:r w:rsidRPr="003A42E8">
        <w:t>CMR</w:t>
      </w:r>
      <w:r w:rsidRPr="003A42E8">
        <w:rPr>
          <w:vertAlign w:val="subscript"/>
        </w:rPr>
        <w:t>AcAc</w:t>
      </w:r>
      <w:proofErr w:type="spellEnd"/>
      <w:r w:rsidRPr="003A42E8">
        <w:t xml:space="preserve"> represented 17% of the whole brain energy requirements in healthy adults with a 2-fold difference across brain regions (12-24%) whereas the combined CMR of </w:t>
      </w:r>
      <w:proofErr w:type="spellStart"/>
      <w:r w:rsidRPr="003A42E8">
        <w:t>AcAc</w:t>
      </w:r>
      <w:proofErr w:type="spellEnd"/>
      <w:r w:rsidRPr="003A42E8">
        <w:t xml:space="preserve"> and βHB was estimated to represent about 33% of the brain’s energy requirements </w:t>
      </w:r>
      <w:r w:rsidRPr="003A42E8">
        <w:fldChar w:fldCharType="begin">
          <w:fldData xml:space="preserve">PEVuZE5vdGU+PENpdGU+PEF1dGhvcj5Db3VyY2hlc25lLUxveWVyPC9BdXRob3I+PFllYXI+MjAx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</w:fldData>
        </w:fldChar>
      </w:r>
      <w:r w:rsidR="006672CF">
        <w:instrText xml:space="preserve"> ADDIN EN.CITE </w:instrText>
      </w:r>
      <w:r w:rsidR="006672CF">
        <w:fldChar w:fldCharType="begin">
          <w:fldData xml:space="preserve">PEVuZE5vdGU+PENpdGU+PEF1dGhvcj5Db3VyY2hlc25lLUxveWVyPC9BdXRob3I+PFllYXI+MjAx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</w:fldData>
        </w:fldChar>
      </w:r>
      <w:r w:rsidR="006672CF">
        <w:instrText xml:space="preserve"> ADDIN EN.CITE.DATA </w:instrText>
      </w:r>
      <w:r w:rsidR="006672CF">
        <w:fldChar w:fldCharType="end"/>
      </w:r>
      <w:r w:rsidRPr="003A42E8">
        <w:fldChar w:fldCharType="separate"/>
      </w:r>
      <w:r w:rsidR="006672CF">
        <w:rPr>
          <w:noProof/>
        </w:rPr>
        <w:t>(Courchesne-Loyer et al., 2017)</w:t>
      </w:r>
      <w:r w:rsidRPr="003A42E8">
        <w:fldChar w:fldCharType="end"/>
      </w:r>
      <w:r w:rsidRPr="003A42E8">
        <w:t xml:space="preserve">. Given the potential of a KD, potent ketone fuels such as MCT from coconut oil need to be investigated such that the availability of the specific fatty acids in CO/MCT can be optimized.  </w:t>
      </w:r>
    </w:p>
    <w:p w14:paraId="07CD4222" w14:textId="7A9CFF39" w:rsidR="00F761FF" w:rsidRPr="003A42E8" w:rsidRDefault="00F761FF" w:rsidP="00F761FF">
      <w:pPr>
        <w:pStyle w:val="Heading4"/>
        <w:rPr>
          <w:rFonts w:ascii="Times New Roman" w:hAnsi="Times New Roman" w:cs="Times New Roman"/>
          <w:lang w:val="en-AU"/>
        </w:rPr>
      </w:pPr>
      <w:r w:rsidRPr="003A42E8">
        <w:rPr>
          <w:rFonts w:ascii="Times New Roman" w:hAnsi="Times New Roman" w:cs="Times New Roman"/>
          <w:lang w:val="en-AU"/>
        </w:rPr>
        <w:t>Conflicting information concerning the saturated fats in CO</w:t>
      </w:r>
    </w:p>
    <w:p w14:paraId="7AEEBF45" w14:textId="430DD000" w:rsidR="002B0AC1" w:rsidRPr="003A42E8" w:rsidRDefault="00F761FF" w:rsidP="00F761FF">
      <w:pPr>
        <w:sectPr w:rsidR="002B0AC1" w:rsidRPr="003A42E8" w:rsidSect="002B0AC1">
          <w:footerReference w:type="default" r:id="rId8"/>
          <w:pgSz w:w="11906" w:h="16838"/>
          <w:pgMar w:top="1531" w:right="1644" w:bottom="1985" w:left="1588" w:header="709" w:footer="709" w:gutter="0"/>
          <w:cols w:space="708"/>
          <w:docGrid w:linePitch="360"/>
        </w:sectPr>
      </w:pPr>
      <w:r w:rsidRPr="003A42E8">
        <w:t xml:space="preserve">A presidential advisory </w:t>
      </w:r>
      <w:r w:rsidR="00EC746F" w:rsidRPr="003A42E8">
        <w:t>issued by</w:t>
      </w:r>
      <w:r w:rsidRPr="003A42E8">
        <w:t xml:space="preserve"> the American Heart Association (AHA) on dietary fat</w:t>
      </w:r>
      <w:r w:rsidR="00EC746F" w:rsidRPr="003A42E8">
        <w:t>s</w:t>
      </w:r>
      <w:r w:rsidRPr="003A42E8">
        <w:t xml:space="preserve"> and CVD, concluded that lowering saturated fat intake and replacing it with unsaturated fat, would decrease the incidence of CVD </w:t>
      </w:r>
      <w:r w:rsidRPr="003A42E8">
        <w:fldChar w:fldCharType="begin">
          <w:fldData xml:space="preserve">PEVuZE5vdGU+PENpdGU+PEF1dGhvcj5TYWNrczwvQXV0aG9yPjxZZWFyPjIwMTc8L1llYXI+PFJl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</w:fldData>
        </w:fldChar>
      </w:r>
      <w:r w:rsidR="006672CF" w:rsidRPr="00051A9C">
        <w:instrText xml:space="preserve"> ADDIN EN.CITE </w:instrText>
      </w:r>
      <w:r w:rsidR="006672CF" w:rsidRPr="00A27FF1">
        <w:fldChar w:fldCharType="begin">
          <w:fldData xml:space="preserve">PEVuZE5vdGU+PENpdGU+PEF1dGhvcj5TYWNrczwvQXV0aG9yPjxZZWFyPjIwMTc8L1llYXI+PFJl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</w:fldData>
        </w:fldChar>
      </w:r>
      <w:r w:rsidR="006672CF" w:rsidRPr="00051A9C">
        <w:instrText xml:space="preserve"> ADDIN EN.CITE.DATA </w:instrText>
      </w:r>
      <w:r w:rsidR="006672CF" w:rsidRPr="00A27FF1">
        <w:fldChar w:fldCharType="end"/>
      </w:r>
      <w:r w:rsidRPr="003A42E8">
        <w:fldChar w:fldCharType="separate"/>
      </w:r>
      <w:r w:rsidR="006672CF">
        <w:rPr>
          <w:noProof/>
        </w:rPr>
        <w:t>(Sacks et al., 2017)</w:t>
      </w:r>
      <w:r w:rsidRPr="003A42E8">
        <w:fldChar w:fldCharType="end"/>
      </w:r>
      <w:r w:rsidRPr="003A42E8">
        <w:t xml:space="preserve">. This advice also warned against the dietary intake of CO. The core evidence for this conclusion was primarily based on observations from four clinical trials </w:t>
      </w:r>
      <w:r w:rsidRPr="003A42E8">
        <w:fldChar w:fldCharType="begin">
          <w:fldData xml:space="preserve">PEVuZE5vdGU+PENpdGU+PEF1dGhvcj5UdXJwZWluZW48L0F1dGhvcj48WWVhcj4xOTc5PC9ZZWFy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</w:fldData>
        </w:fldChar>
      </w:r>
      <w:r w:rsidR="00E215E7">
        <w:instrText xml:space="preserve"> ADDIN EN.CITE </w:instrText>
      </w:r>
      <w:r w:rsidR="00E215E7">
        <w:fldChar w:fldCharType="begin">
          <w:fldData xml:space="preserve">PEVuZE5vdGU+PENpdGU+PEF1dGhvcj5UdXJwZWluZW48L0F1dGhvcj48WWVhcj4xOTc5PC9ZZWFy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</w:fldData>
        </w:fldChar>
      </w:r>
      <w:r w:rsidR="00E215E7">
        <w:instrText xml:space="preserve"> ADDIN EN.CITE.DATA </w:instrText>
      </w:r>
      <w:r w:rsidR="00E215E7">
        <w:fldChar w:fldCharType="end"/>
      </w:r>
      <w:r w:rsidRPr="003A42E8">
        <w:fldChar w:fldCharType="separate"/>
      </w:r>
      <w:r w:rsidR="006672CF">
        <w:rPr>
          <w:noProof/>
        </w:rPr>
        <w:t>(Dayton et al., 1969; Leren, 1970; Turpeinen et al., 1979)</w:t>
      </w:r>
      <w:r w:rsidRPr="003A42E8">
        <w:fldChar w:fldCharType="end"/>
      </w:r>
      <w:r w:rsidRPr="003A42E8">
        <w:t xml:space="preserve"> that compared high intake of saturated fat with high intake of polyunsaturated fat. However, the literature cited was primarily based on studies that employed saturated fats predominantly comprising animal fats (palmitate and stearate, not laurate/myristate). Moreover, the study </w:t>
      </w:r>
      <w:r w:rsidRPr="003A42E8">
        <w:fldChar w:fldCharType="begin"/>
      </w:r>
      <w:r w:rsidR="006672CF">
        <w:instrText xml:space="preserve"> ADDIN EN.CITE &lt;EndNote&gt;&lt;Cite&gt;&lt;Author&gt;Keys&lt;/Author&gt;&lt;Year&gt;1957&lt;/Year&gt;&lt;RecNum&gt;2464&lt;/RecNum&gt;&lt;DisplayText&gt;(Keys et al., 1957)&lt;/DisplayText&gt;&lt;record&gt;&lt;rec-number&gt;2464&lt;/rec-number&gt;&lt;foreign-keys&gt;&lt;key app="EN" db-id="0w9vvr9elstpwvez5vpxzssnzdfrfew0drwp" timestamp="0"&gt;2464&lt;/key&gt;&lt;/foreign-keys&gt;&lt;ref-type name="Journal Article"&gt;17&lt;/ref-type&gt;&lt;contributors&gt;&lt;authors&gt;&lt;author&gt;Keys, A.&lt;/author&gt;&lt;author&gt;Anderson, J.T.&lt;/author&gt;&lt;author&gt;Grande, F. &lt;/author&gt;&lt;/authors&gt;&lt;/contributors&gt;&lt;titles&gt;&lt;title&gt;Prediction of serum-cholesterol responses of man to changes in fats in the diet.  &lt;/title&gt;&lt;secondary-title&gt;Lancet&lt;/secondary-title&gt;&lt;/titles&gt;&lt;pages&gt;959-966&lt;/pages&gt;&lt;dates&gt;&lt;year&gt;1957&lt;/year&gt;&lt;/dates&gt;&lt;urls&gt;&lt;/urls&gt;&lt;/record&gt;&lt;/Cite&gt;&lt;/EndNote&gt;</w:instrText>
      </w:r>
      <w:r w:rsidRPr="003A42E8">
        <w:fldChar w:fldCharType="separate"/>
      </w:r>
      <w:r w:rsidR="006672CF">
        <w:rPr>
          <w:noProof/>
        </w:rPr>
        <w:t>(Keys et al., 1957)</w:t>
      </w:r>
      <w:r w:rsidRPr="003A42E8">
        <w:fldChar w:fldCharType="end"/>
      </w:r>
      <w:r w:rsidRPr="003A42E8">
        <w:t xml:space="preserve"> that involved CO, employed a hydrogenated variety of CO (likely to have high trans-fat content </w:t>
      </w:r>
      <w:r w:rsidRPr="003A42E8">
        <w:fldChar w:fldCharType="begin"/>
      </w:r>
      <w:r w:rsidR="006672CF">
        <w:instrText xml:space="preserve"> ADDIN EN.CITE &lt;EndNote&gt;&lt;Cite&gt;&lt;Author&gt;Hilditch&lt;/Author&gt;&lt;Year&gt;1929&lt;/Year&gt;&lt;RecNum&gt;2460&lt;/RecNum&gt;&lt;DisplayText&gt;(Hilditch and Vidyarthi, 1929)&lt;/DisplayText&gt;&lt;record&gt;&lt;rec-number&gt;2460&lt;/rec-number&gt;&lt;foreign-keys&gt;&lt;key app="EN" db-id="0w9vvr9elstpwvez5vpxzssnzdfrfew0drwp" timestamp="0"&gt;2460&lt;/key&gt;&lt;/foreign-keys&gt;&lt;ref-type name="Journal Article"&gt;17&lt;/ref-type&gt;&lt;contributors&gt;&lt;authors&gt;&lt;author&gt;Hilditch, T. P. &lt;/author&gt;&lt;author&gt;Vidyarthi, N. L. &lt;/author&gt;&lt;/authors&gt;&lt;/contributors&gt;&lt;titles&gt;&lt;title&gt;The products of partial hydrogenation of higher monoethylenic esters&lt;/title&gt;&lt;secondary-title&gt;Proc. Roy. Soc. A&lt;/secondary-title&gt;&lt;/titles&gt;&lt;pages&gt;552-563&lt;/pages&gt;&lt;volume&gt;122&lt;/volume&gt;&lt;number&gt;790&lt;/number&gt;&lt;dates&gt;&lt;year&gt;1929&lt;/year&gt;&lt;/dates&gt;&lt;urls&gt;&lt;/urls&gt;&lt;/record&gt;&lt;/Cite&gt;&lt;/EndNote&gt;</w:instrText>
      </w:r>
      <w:r w:rsidRPr="003A42E8">
        <w:fldChar w:fldCharType="separate"/>
      </w:r>
      <w:r w:rsidR="006672CF">
        <w:rPr>
          <w:noProof/>
        </w:rPr>
        <w:t>(Hilditch and Vidyarthi, 1929)</w:t>
      </w:r>
      <w:r w:rsidRPr="003A42E8">
        <w:fldChar w:fldCharType="end"/>
      </w:r>
      <w:r w:rsidRPr="003A42E8">
        <w:t xml:space="preserve">) instead of VCO or natural CO. Furthermore, the different properties (digestion and metabolism) of fatty acids based on carbon chain length </w:t>
      </w:r>
      <w:r w:rsidRPr="003A42E8">
        <w:fldChar w:fldCharType="begin">
          <w:fldData xml:space="preserve">PEVuZE5vdGU+PENpdGU+PEF1dGhvcj5CcmFnZG9uPC9BdXRob3I+PFllYXI+MTk2MDwvWWVhcj48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</w:fldData>
        </w:fldChar>
      </w:r>
      <w:r w:rsidR="006672CF">
        <w:instrText xml:space="preserve"> ADDIN EN.CITE </w:instrText>
      </w:r>
      <w:r w:rsidR="006672CF">
        <w:fldChar w:fldCharType="begin">
          <w:fldData xml:space="preserve">PEVuZE5vdGU+PENpdGU+PEF1dGhvcj5CcmFnZG9uPC9BdXRob3I+PFllYXI+MTk2MDwvWWVhcj48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</w:fldData>
        </w:fldChar>
      </w:r>
      <w:r w:rsidR="006672CF">
        <w:instrText xml:space="preserve"> ADDIN EN.CITE.DATA </w:instrText>
      </w:r>
      <w:r w:rsidR="006672CF">
        <w:fldChar w:fldCharType="end"/>
      </w:r>
      <w:r w:rsidRPr="003A42E8">
        <w:fldChar w:fldCharType="separate"/>
      </w:r>
      <w:r w:rsidR="006672CF">
        <w:rPr>
          <w:noProof/>
        </w:rPr>
        <w:t>(Bragdon and Karmen, 1960; McCarty and DiNicolantonio, 2016)</w:t>
      </w:r>
      <w:r w:rsidRPr="003A42E8">
        <w:fldChar w:fldCharType="end"/>
      </w:r>
      <w:r w:rsidRPr="003A42E8">
        <w:t xml:space="preserve">, have until recently, rarely been considered. For example, </w:t>
      </w:r>
      <w:r w:rsidRPr="003A42E8">
        <w:rPr>
          <w:bCs/>
        </w:rPr>
        <w:t xml:space="preserve">a recent systematic review and meta-analysis on </w:t>
      </w:r>
      <w:r w:rsidRPr="003A42E8">
        <w:rPr>
          <w:bCs/>
        </w:rPr>
        <w:lastRenderedPageBreak/>
        <w:t>the comparison of the effects of saturated MCFA (6-12 carbon atoms) versus saturated LCFA on lipid profiles showed that MCFA significantly increased plasma HDL-C as well as plasma concentrations of apolipoprotein A-1, the major protein component of HDL</w:t>
      </w:r>
      <w:r w:rsidR="0034035F" w:rsidRPr="003A42E8">
        <w:rPr>
          <w:bCs/>
        </w:rPr>
        <w:t xml:space="preserve"> particles</w:t>
      </w:r>
      <w:r w:rsidRPr="003A42E8">
        <w:rPr>
          <w:bCs/>
        </w:rPr>
        <w:t xml:space="preserve">, compared to LCFA </w:t>
      </w:r>
      <w:r w:rsidRPr="003A42E8">
        <w:rPr>
          <w:bCs/>
        </w:rPr>
        <w:fldChar w:fldCharType="begin"/>
      </w:r>
      <w:r w:rsidR="006672CF">
        <w:rPr>
          <w:bCs/>
        </w:rPr>
        <w:instrText xml:space="preserve"> ADDIN EN.CITE &lt;EndNote&gt;&lt;Cite&gt;&lt;Author&gt;Panth&lt;/Author&gt;&lt;Year&gt;2018&lt;/Year&gt;&lt;RecNum&gt;2530&lt;/RecNum&gt;&lt;DisplayText&gt;(Panth et al., 2018)&lt;/DisplayText&gt;&lt;record&gt;&lt;rec-number&gt;2530&lt;/rec-number&gt;&lt;foreign-keys&gt;&lt;key app="EN" db-id="0w9vvr9elstpwvez5vpxzssnzdfrfew0drwp" timestamp="0"&gt;2530&lt;/key&gt;&lt;/foreign-keys&gt;&lt;ref-type name="Journal Article"&gt;17&lt;/ref-type&gt;&lt;contributors&gt;&lt;authors&gt;&lt;author&gt;Panth, N.&lt;/author&gt;&lt;author&gt;Abbott, K.A.&lt;/author&gt;&lt;author&gt;Dias, C.B.&lt;/author&gt;&lt;author&gt;Wynne, K.&lt;/author&gt;&lt;author&gt;Garg, M.L.&lt;/author&gt;&lt;/authors&gt;&lt;/contributors&gt;&lt;titles&gt;&lt;title&gt;Differential effects of medium and long-chain saturated fatty acids on blood lipid profile: a systematic review and meta-analysis&lt;/title&gt;&lt;secondary-title&gt;Amer J Clin Nutr&lt;/secondary-title&gt;&lt;/titles&gt;&lt;volume&gt;in press&lt;/volume&gt;&lt;dates&gt;&lt;year&gt;2018&lt;/year&gt;&lt;/dates&gt;&lt;urls&gt;&lt;/urls&gt;&lt;/record&gt;&lt;/Cite&gt;&lt;/EndNote&gt;</w:instrText>
      </w:r>
      <w:r w:rsidRPr="003A42E8">
        <w:rPr>
          <w:bCs/>
        </w:rPr>
        <w:fldChar w:fldCharType="separate"/>
      </w:r>
      <w:r w:rsidR="006672CF">
        <w:rPr>
          <w:bCs/>
          <w:noProof/>
        </w:rPr>
        <w:t>(Panth et al., 2018)</w:t>
      </w:r>
      <w:r w:rsidRPr="003A42E8">
        <w:rPr>
          <w:bCs/>
        </w:rPr>
        <w:fldChar w:fldCharType="end"/>
      </w:r>
      <w:r w:rsidRPr="003A42E8">
        <w:rPr>
          <w:bCs/>
        </w:rPr>
        <w:t xml:space="preserve">. This review underscores the importance of considering the effect of the saturated fatty acid chain length on lipid profiles and CVD </w:t>
      </w:r>
      <w:r w:rsidR="00EC746F" w:rsidRPr="003A42E8">
        <w:rPr>
          <w:bCs/>
        </w:rPr>
        <w:t>risk and</w:t>
      </w:r>
      <w:r w:rsidRPr="003A42E8">
        <w:rPr>
          <w:bCs/>
        </w:rPr>
        <w:t xml:space="preserve"> discusses points which </w:t>
      </w:r>
      <w:r w:rsidRPr="003A42E8">
        <w:t>may address concerns raised by the AHA. Needless to say, caloric intake always needs to be considered</w:t>
      </w:r>
      <w:r w:rsidR="00030B35" w:rsidRPr="003A42E8">
        <w:t>;</w:t>
      </w:r>
      <w:r w:rsidRPr="003A42E8">
        <w:t xml:space="preserve"> if the caloric intake exceeds daily requirements, MCFA will tend to be stored in adipose tissue </w:t>
      </w:r>
      <w:r w:rsidRPr="003A42E8">
        <w:fldChar w:fldCharType="begin"/>
      </w:r>
      <w:r w:rsidR="006672CF">
        <w:instrText xml:space="preserve"> ADDIN EN.CITE &lt;EndNote&gt;&lt;Cite&gt;&lt;Author&gt;Hill&lt;/Author&gt;&lt;Year&gt;1990&lt;/Year&gt;&lt;RecNum&gt;2592&lt;/RecNum&gt;&lt;DisplayText&gt;(Hill et al., 1990)&lt;/DisplayText&gt;&lt;record&gt;&lt;rec-number&gt;2592&lt;/rec-number&gt;&lt;foreign-keys&gt;&lt;key app="EN" db-id="0w9vvr9elstpwvez5vpxzssnzdfrfew0drwp" timestamp="1549837692"&gt;2592&lt;/key&gt;&lt;/foreign-keys&gt;&lt;ref-type name="Journal Article"&gt;17&lt;/ref-type&gt;&lt;contributors&gt;&lt;authors&gt;&lt;author&gt;Hill, J. O.&lt;/author&gt;&lt;author&gt;Peters, J. C.&lt;/author&gt;&lt;author&gt;Swift, L. L.&lt;/author&gt;&lt;author&gt;Yang, D.&lt;/author&gt;&lt;author&gt;Sharp, T.&lt;/author&gt;&lt;author&gt;Abumrad, N.&lt;/author&gt;&lt;author&gt;Greene, H. L.&lt;/author&gt;&lt;/authors&gt;&lt;/contributors&gt;&lt;auth-address&gt;Department of Pediatrics, Vanderbilt University, Nashville, TN.&lt;/auth-address&gt;&lt;titles&gt;&lt;title&gt;Changes in blood lipids during six days of overfeeding with medium or long chain triglycerides&lt;/title&gt;&lt;secondary-title&gt;J Lipid Res&lt;/secondary-title&gt;&lt;/titles&gt;&lt;periodical&gt;&lt;full-title&gt;J Lipid Res&lt;/full-title&gt;&lt;/periodical&gt;&lt;pages&gt;407-16&lt;/pages&gt;&lt;volume&gt;31&lt;/volume&gt;&lt;number&gt;3&lt;/number&gt;&lt;keywords&gt;&lt;keyword&gt;Adult&lt;/keyword&gt;&lt;keyword&gt;Blood Glucose/metabolism&lt;/keyword&gt;&lt;keyword&gt;Cholesterol/blood&lt;/keyword&gt;&lt;keyword&gt;Chromatography, Gas&lt;/keyword&gt;&lt;keyword&gt;Diet&lt;/keyword&gt;&lt;keyword&gt;Fasting&lt;/keyword&gt;&lt;keyword&gt;Fatty Acids/administration &amp;amp; dosage/blood&lt;/keyword&gt;&lt;keyword&gt;Humans&lt;/keyword&gt;&lt;keyword&gt;Insulin/blood&lt;/keyword&gt;&lt;keyword&gt;Lipids/*blood&lt;/keyword&gt;&lt;keyword&gt;Liver/metabolism&lt;/keyword&gt;&lt;keyword&gt;Male&lt;/keyword&gt;&lt;keyword&gt;Triglycerides/*administration &amp;amp; dosage/blood&lt;/keyword&gt;&lt;/keywords&gt;&lt;dates&gt;&lt;year&gt;1990&lt;/year&gt;&lt;pub-dates&gt;&lt;date&gt;Mar&lt;/date&gt;&lt;/pub-dates&gt;&lt;/dates&gt;&lt;isbn&gt;0022-2275 (Print)&amp;#xD;0022-2275 (Linking)&lt;/isbn&gt;&lt;accession-num&gt;2187945&lt;/accession-num&gt;&lt;urls&gt;&lt;related-urls&gt;&lt;url&gt;https://www.ncbi.nlm.nih.gov/pubmed/2187945&lt;/url&gt;&lt;/related-urls&gt;&lt;/urls&gt;&lt;/record&gt;&lt;/Cite&gt;&lt;/EndNote&gt;</w:instrText>
      </w:r>
      <w:r w:rsidRPr="003A42E8">
        <w:fldChar w:fldCharType="separate"/>
      </w:r>
      <w:r w:rsidR="006672CF">
        <w:rPr>
          <w:noProof/>
        </w:rPr>
        <w:t>(Hill et al., 1990)</w:t>
      </w:r>
      <w:r w:rsidRPr="003A42E8">
        <w:fldChar w:fldCharType="end"/>
      </w:r>
      <w:r w:rsidR="003D06F7" w:rsidRPr="003A42E8">
        <w:t>.</w:t>
      </w:r>
      <w:r w:rsidRPr="003A42E8">
        <w:t xml:space="preserve"> </w:t>
      </w:r>
      <w:r w:rsidR="003D06F7" w:rsidRPr="003A42E8">
        <w:t>I</w:t>
      </w:r>
      <w:r w:rsidRPr="003A42E8">
        <w:t xml:space="preserve">t is </w:t>
      </w:r>
      <w:r w:rsidR="003D06F7" w:rsidRPr="003A42E8">
        <w:t xml:space="preserve">also </w:t>
      </w:r>
      <w:r w:rsidRPr="003A42E8">
        <w:t xml:space="preserve">important to note that the beneficial effects of MCFA are modulated by the overall dietary pattern, as this influences MCFA transport to the liver via the portal vein </w:t>
      </w:r>
      <w:r w:rsidRPr="003A42E8">
        <w:fldChar w:fldCharType="begin"/>
      </w:r>
      <w:r w:rsidR="006672CF">
        <w:instrText xml:space="preserve"> ADDIN EN.CITE &lt;EndNote&gt;&lt;Cite&gt;&lt;Author&gt;Swift&lt;/Author&gt;&lt;Year&gt;1990&lt;/Year&gt;&lt;RecNum&gt;2420&lt;/RecNum&gt;&lt;DisplayText&gt;(Swift et al., 1990)&lt;/DisplayText&gt;&lt;record&gt;&lt;rec-number&gt;2420&lt;/rec-number&gt;&lt;foreign-keys&gt;&lt;key app="EN" db-id="0w9vvr9elstpwvez5vpxzssnzdfrfew0drwp" timestamp="0"&gt;2420&lt;/key&gt;&lt;/foreign-keys&gt;&lt;ref-type name="Journal Article"&gt;17&lt;/ref-type&gt;&lt;contributors&gt;&lt;authors&gt;&lt;author&gt;Swift, L. L.&lt;/author&gt;&lt;author&gt;Hill, J. O.&lt;/author&gt;&lt;author&gt;Peters, J. C.&lt;/author&gt;&lt;author&gt;Greene, H. L.&lt;/author&gt;&lt;/authors&gt;&lt;/contributors&gt;&lt;auth-address&gt;Department of Pediatrics, Vanderbilt University School of Medicine, Nashville, TN 37232-2561.&lt;/auth-address&gt;&lt;titles&gt;&lt;title&gt;Medium-chain fatty acids: evidence for incorporation into chylomicron triglycerides in humans&lt;/title&gt;&lt;secondary-title&gt;Am J Clin Nutr&lt;/secondary-title&gt;&lt;/titles&gt;&lt;pages&gt;834-6&lt;/pages&gt;&lt;volume&gt;52&lt;/volume&gt;&lt;number&gt;5&lt;/number&gt;&lt;keywords&gt;&lt;keyword&gt;Chylomicrons/*metabolism&lt;/keyword&gt;&lt;keyword&gt;Fatty Acids/analysis/*metabolism&lt;/keyword&gt;&lt;keyword&gt;Food, Formulated/analysis&lt;/keyword&gt;&lt;keyword&gt;Humans&lt;/keyword&gt;&lt;keyword&gt;Triglycerides/analysis/*metabolism&lt;/keyword&gt;&lt;/keywords&gt;&lt;dates&gt;&lt;year&gt;1990&lt;/year&gt;&lt;pub-dates&gt;&lt;date&gt;Nov&lt;/date&gt;&lt;/pub-dates&gt;&lt;/dates&gt;&lt;isbn&gt;0002-9165 (Print)&amp;#xD;0002-9165 (Linking)&lt;/isbn&gt;&lt;accession-num&gt;2239759&lt;/accession-num&gt;&lt;urls&gt;&lt;related-urls&gt;&lt;url&gt;https://www.ncbi.nlm.nih.gov/pubmed/2239759&lt;/url&gt;&lt;/related-urls&gt;&lt;/urls&gt;&lt;/record&gt;&lt;/Cite&gt;&lt;/EndNote&gt;</w:instrText>
      </w:r>
      <w:r w:rsidRPr="003A42E8">
        <w:fldChar w:fldCharType="separate"/>
      </w:r>
      <w:r w:rsidR="006672CF">
        <w:rPr>
          <w:noProof/>
        </w:rPr>
        <w:t>(Swift et al., 1990)</w:t>
      </w:r>
      <w:r w:rsidRPr="003A42E8">
        <w:fldChar w:fldCharType="end"/>
      </w:r>
      <w:r w:rsidRPr="003A42E8">
        <w:t xml:space="preserve">. </w:t>
      </w:r>
    </w:p>
    <w:p w14:paraId="27A6C5B8" w14:textId="3C645E0C" w:rsidR="009E36C8" w:rsidRPr="003A42E8" w:rsidRDefault="002B0AC1" w:rsidP="002B0AC1">
      <w:pPr>
        <w:tabs>
          <w:tab w:val="clear" w:pos="0"/>
        </w:tabs>
        <w:ind w:right="-995" w:hanging="1276"/>
        <w:rPr>
          <w:b/>
          <w:bCs/>
        </w:rPr>
      </w:pPr>
      <w:r w:rsidRPr="003A42E8">
        <w:rPr>
          <w:b/>
          <w:bCs/>
        </w:rPr>
        <w:lastRenderedPageBreak/>
        <w:t>Supplementary table 1. Evidence from clinical trials on the effect of coconut oil on blood lipids and lipoprotein profiles</w:t>
      </w:r>
    </w:p>
    <w:tbl>
      <w:tblPr>
        <w:tblStyle w:val="TableGrid"/>
        <w:tblpPr w:leftFromText="180" w:rightFromText="180" w:vertAnchor="page" w:horzAnchor="margin" w:tblpXSpec="center" w:tblpY="1775"/>
        <w:tblW w:w="16018" w:type="dxa"/>
        <w:tblLayout w:type="fixed"/>
        <w:tblLook w:val="04A0" w:firstRow="1" w:lastRow="0" w:firstColumn="1" w:lastColumn="0" w:noHBand="0" w:noVBand="1"/>
      </w:tblPr>
      <w:tblGrid>
        <w:gridCol w:w="1985"/>
        <w:gridCol w:w="1417"/>
        <w:gridCol w:w="1843"/>
        <w:gridCol w:w="2835"/>
        <w:gridCol w:w="6109"/>
        <w:gridCol w:w="1829"/>
      </w:tblGrid>
      <w:tr w:rsidR="002B0AC1" w:rsidRPr="003A42E8" w14:paraId="62A24B92" w14:textId="77777777" w:rsidTr="003A42E8">
        <w:trPr>
          <w:trHeight w:val="694"/>
        </w:trPr>
        <w:tc>
          <w:tcPr>
            <w:tcW w:w="1985" w:type="dxa"/>
            <w:tcBorders>
              <w:top w:val="single" w:sz="4" w:space="0" w:color="auto"/>
              <w:left w:val="nil"/>
              <w:bottom w:val="single" w:sz="4" w:space="0" w:color="auto"/>
              <w:right w:val="nil"/>
            </w:tcBorders>
          </w:tcPr>
          <w:p w14:paraId="3279982E" w14:textId="77777777" w:rsidR="002B0AC1" w:rsidRPr="003A42E8" w:rsidRDefault="002B0AC1" w:rsidP="003A42E8">
            <w:pPr>
              <w:pStyle w:val="NoSpacing"/>
              <w:jc w:val="left"/>
            </w:pPr>
            <w:r w:rsidRPr="003A42E8">
              <w:t xml:space="preserve">Reference </w:t>
            </w:r>
          </w:p>
          <w:p w14:paraId="7DCFFA85" w14:textId="77777777" w:rsidR="002B0AC1" w:rsidRPr="003A42E8" w:rsidRDefault="002B0AC1" w:rsidP="003A42E8">
            <w:pPr>
              <w:pStyle w:val="NoSpacing"/>
              <w:jc w:val="left"/>
            </w:pPr>
            <w:r w:rsidRPr="003A42E8">
              <w:t>(Country)</w:t>
            </w:r>
          </w:p>
        </w:tc>
        <w:tc>
          <w:tcPr>
            <w:tcW w:w="1417" w:type="dxa"/>
            <w:tcBorders>
              <w:top w:val="single" w:sz="4" w:space="0" w:color="auto"/>
              <w:left w:val="nil"/>
              <w:bottom w:val="single" w:sz="4" w:space="0" w:color="auto"/>
              <w:right w:val="nil"/>
            </w:tcBorders>
          </w:tcPr>
          <w:p w14:paraId="2ECAAA0B" w14:textId="77777777" w:rsidR="002B0AC1" w:rsidRPr="003A42E8" w:rsidRDefault="002B0AC1" w:rsidP="003A42E8">
            <w:pPr>
              <w:pStyle w:val="NoSpacing"/>
              <w:jc w:val="left"/>
            </w:pPr>
            <w:r w:rsidRPr="003A42E8">
              <w:t>Subjects</w:t>
            </w:r>
          </w:p>
        </w:tc>
        <w:tc>
          <w:tcPr>
            <w:tcW w:w="1843" w:type="dxa"/>
            <w:tcBorders>
              <w:top w:val="single" w:sz="4" w:space="0" w:color="auto"/>
              <w:left w:val="nil"/>
              <w:bottom w:val="single" w:sz="4" w:space="0" w:color="auto"/>
              <w:right w:val="nil"/>
            </w:tcBorders>
          </w:tcPr>
          <w:p w14:paraId="2FEA26DD" w14:textId="77777777" w:rsidR="002B0AC1" w:rsidRPr="003A42E8" w:rsidRDefault="002B0AC1" w:rsidP="003A42E8">
            <w:pPr>
              <w:pStyle w:val="NoSpacing"/>
              <w:jc w:val="left"/>
            </w:pPr>
            <w:r w:rsidRPr="003A42E8">
              <w:t>Study design and length</w:t>
            </w:r>
          </w:p>
        </w:tc>
        <w:tc>
          <w:tcPr>
            <w:tcW w:w="2835" w:type="dxa"/>
            <w:tcBorders>
              <w:top w:val="single" w:sz="4" w:space="0" w:color="auto"/>
              <w:left w:val="nil"/>
              <w:bottom w:val="single" w:sz="4" w:space="0" w:color="auto"/>
              <w:right w:val="nil"/>
            </w:tcBorders>
          </w:tcPr>
          <w:p w14:paraId="44E1AEF9" w14:textId="77777777" w:rsidR="002B0AC1" w:rsidRPr="003A42E8" w:rsidRDefault="002B0AC1" w:rsidP="003A42E8">
            <w:pPr>
              <w:pStyle w:val="NoSpacing"/>
              <w:jc w:val="left"/>
            </w:pPr>
            <w:r w:rsidRPr="003A42E8">
              <w:t>Intervention</w:t>
            </w:r>
          </w:p>
        </w:tc>
        <w:tc>
          <w:tcPr>
            <w:tcW w:w="6109" w:type="dxa"/>
            <w:tcBorders>
              <w:top w:val="single" w:sz="4" w:space="0" w:color="auto"/>
              <w:left w:val="nil"/>
              <w:bottom w:val="single" w:sz="4" w:space="0" w:color="auto"/>
              <w:right w:val="nil"/>
            </w:tcBorders>
          </w:tcPr>
          <w:p w14:paraId="21025343" w14:textId="77777777" w:rsidR="002B0AC1" w:rsidRPr="003A42E8" w:rsidRDefault="002B0AC1" w:rsidP="003A42E8">
            <w:pPr>
              <w:pStyle w:val="NoSpacing"/>
              <w:jc w:val="left"/>
            </w:pPr>
            <w:r w:rsidRPr="003A42E8">
              <w:t>Observations (Mean ± standard deviation, mmol/L unless otherwise stated)</w:t>
            </w:r>
          </w:p>
        </w:tc>
        <w:tc>
          <w:tcPr>
            <w:tcW w:w="1829" w:type="dxa"/>
            <w:tcBorders>
              <w:top w:val="single" w:sz="4" w:space="0" w:color="auto"/>
              <w:left w:val="nil"/>
              <w:bottom w:val="single" w:sz="4" w:space="0" w:color="auto"/>
              <w:right w:val="nil"/>
            </w:tcBorders>
          </w:tcPr>
          <w:p w14:paraId="7140EBC8" w14:textId="243DDA84" w:rsidR="002B0AC1" w:rsidRPr="003A42E8" w:rsidRDefault="002B0AC1" w:rsidP="003A42E8">
            <w:pPr>
              <w:pStyle w:val="NoSpacing"/>
              <w:jc w:val="left"/>
            </w:pPr>
            <w:r w:rsidRPr="003A42E8">
              <w:t>Limitations</w:t>
            </w:r>
          </w:p>
        </w:tc>
      </w:tr>
      <w:tr w:rsidR="002B0AC1" w:rsidRPr="003A42E8" w14:paraId="19683F39" w14:textId="77777777" w:rsidTr="003A42E8">
        <w:trPr>
          <w:trHeight w:val="694"/>
        </w:trPr>
        <w:tc>
          <w:tcPr>
            <w:tcW w:w="1985" w:type="dxa"/>
            <w:tcBorders>
              <w:top w:val="single" w:sz="4" w:space="0" w:color="auto"/>
              <w:left w:val="nil"/>
              <w:bottom w:val="single" w:sz="4" w:space="0" w:color="auto"/>
              <w:right w:val="nil"/>
            </w:tcBorders>
          </w:tcPr>
          <w:p w14:paraId="0739F9E2" w14:textId="77777777" w:rsidR="002B0AC1" w:rsidRPr="003A42E8" w:rsidRDefault="002B0AC1" w:rsidP="003A42E8">
            <w:pPr>
              <w:pStyle w:val="NoSpacing"/>
              <w:jc w:val="left"/>
            </w:pPr>
          </w:p>
        </w:tc>
        <w:tc>
          <w:tcPr>
            <w:tcW w:w="1417" w:type="dxa"/>
            <w:tcBorders>
              <w:top w:val="single" w:sz="4" w:space="0" w:color="auto"/>
              <w:left w:val="nil"/>
              <w:bottom w:val="single" w:sz="4" w:space="0" w:color="auto"/>
              <w:right w:val="nil"/>
            </w:tcBorders>
          </w:tcPr>
          <w:p w14:paraId="5633FE69" w14:textId="77777777" w:rsidR="002B0AC1" w:rsidRPr="003A42E8" w:rsidRDefault="002B0AC1" w:rsidP="003A42E8">
            <w:pPr>
              <w:pStyle w:val="NoSpacing"/>
              <w:jc w:val="left"/>
            </w:pPr>
          </w:p>
        </w:tc>
        <w:tc>
          <w:tcPr>
            <w:tcW w:w="1843" w:type="dxa"/>
            <w:tcBorders>
              <w:top w:val="single" w:sz="4" w:space="0" w:color="auto"/>
              <w:left w:val="nil"/>
              <w:bottom w:val="single" w:sz="4" w:space="0" w:color="auto"/>
              <w:right w:val="nil"/>
            </w:tcBorders>
          </w:tcPr>
          <w:p w14:paraId="23B3DB89" w14:textId="77777777" w:rsidR="002B0AC1" w:rsidRPr="003A42E8" w:rsidRDefault="002B0AC1" w:rsidP="003A42E8">
            <w:pPr>
              <w:pStyle w:val="NoSpacing"/>
              <w:jc w:val="left"/>
            </w:pPr>
          </w:p>
        </w:tc>
        <w:tc>
          <w:tcPr>
            <w:tcW w:w="2835" w:type="dxa"/>
            <w:tcBorders>
              <w:top w:val="single" w:sz="4" w:space="0" w:color="auto"/>
              <w:left w:val="nil"/>
              <w:bottom w:val="single" w:sz="4" w:space="0" w:color="auto"/>
              <w:right w:val="nil"/>
            </w:tcBorders>
          </w:tcPr>
          <w:p w14:paraId="45F9E4FF" w14:textId="77777777" w:rsidR="002B0AC1" w:rsidRPr="003A42E8" w:rsidRDefault="002B0AC1" w:rsidP="003A42E8">
            <w:pPr>
              <w:pStyle w:val="NoSpacing"/>
              <w:jc w:val="left"/>
            </w:pPr>
          </w:p>
        </w:tc>
        <w:tc>
          <w:tcPr>
            <w:tcW w:w="6109" w:type="dxa"/>
            <w:tcBorders>
              <w:top w:val="single" w:sz="4" w:space="0" w:color="auto"/>
              <w:left w:val="nil"/>
              <w:bottom w:val="single" w:sz="4" w:space="0" w:color="auto"/>
              <w:right w:val="nil"/>
            </w:tcBorders>
          </w:tcPr>
          <w:p w14:paraId="1ED2D664" w14:textId="77777777" w:rsidR="002B0AC1" w:rsidRPr="003A42E8" w:rsidRDefault="002B0AC1" w:rsidP="003A42E8">
            <w:pPr>
              <w:pStyle w:val="NoSpacing"/>
              <w:jc w:val="left"/>
            </w:pPr>
          </w:p>
        </w:tc>
        <w:tc>
          <w:tcPr>
            <w:tcW w:w="1829" w:type="dxa"/>
            <w:tcBorders>
              <w:top w:val="single" w:sz="4" w:space="0" w:color="auto"/>
              <w:left w:val="nil"/>
              <w:bottom w:val="single" w:sz="4" w:space="0" w:color="auto"/>
              <w:right w:val="nil"/>
            </w:tcBorders>
          </w:tcPr>
          <w:p w14:paraId="1977864F" w14:textId="77777777" w:rsidR="002B0AC1" w:rsidRPr="003A42E8" w:rsidRDefault="002B0AC1" w:rsidP="003A42E8">
            <w:pPr>
              <w:pStyle w:val="NoSpacing"/>
              <w:jc w:val="left"/>
            </w:pPr>
          </w:p>
        </w:tc>
      </w:tr>
      <w:tr w:rsidR="002B0AC1" w:rsidRPr="003A42E8" w14:paraId="1C52E8D3" w14:textId="77777777" w:rsidTr="003A42E8">
        <w:trPr>
          <w:trHeight w:val="3974"/>
        </w:trPr>
        <w:tc>
          <w:tcPr>
            <w:tcW w:w="1985" w:type="dxa"/>
            <w:tcBorders>
              <w:top w:val="single" w:sz="4" w:space="0" w:color="auto"/>
              <w:left w:val="nil"/>
              <w:bottom w:val="nil"/>
              <w:right w:val="nil"/>
            </w:tcBorders>
          </w:tcPr>
          <w:p w14:paraId="4F4E1BDD" w14:textId="42940ABF" w:rsidR="002B0AC1" w:rsidRPr="003A42E8" w:rsidRDefault="002B0AC1" w:rsidP="003A42E8">
            <w:pPr>
              <w:pStyle w:val="NoSpacing"/>
              <w:jc w:val="left"/>
            </w:pPr>
            <w:r w:rsidRPr="003A42E8">
              <w:t xml:space="preserve">Fisher et al, 1983 (USA) </w:t>
            </w:r>
            <w:r w:rsidRPr="003A42E8">
              <w:fldChar w:fldCharType="begin"/>
            </w:r>
            <w:r w:rsidR="006672CF">
              <w:instrText xml:space="preserve"> ADDIN EN.CITE &lt;EndNote&gt;&lt;Cite&gt;&lt;Author&gt;Fisher&lt;/Author&gt;&lt;Year&gt;1983&lt;/Year&gt;&lt;RecNum&gt;2546&lt;/RecNum&gt;&lt;DisplayText&gt;(Fisher et al., 1983)&lt;/DisplayText&gt;&lt;record&gt;&lt;rec-number&gt;2546&lt;/rec-number&gt;&lt;foreign-keys&gt;&lt;key app="EN" db-id="0w9vvr9elstpwvez5vpxzssnzdfrfew0drwp" timestamp="0"&gt;2546&lt;/key&gt;&lt;/foreign-keys&gt;&lt;ref-type name="Journal Article"&gt;17&lt;/ref-type&gt;&lt;contributors&gt;&lt;authors&gt;&lt;author&gt;Fisher, E. A.&lt;/author&gt;&lt;author&gt;Blum, C. B.&lt;/author&gt;&lt;author&gt;Zannis, V. I.&lt;/author&gt;&lt;author&gt;Breslow, J. L.&lt;/author&gt;&lt;/authors&gt;&lt;/contributors&gt;&lt;titles&gt;&lt;title&gt;Independent effects of dietary saturated fat and cholesterol on plasma lipids, lipoproteins, and apolipoprotein E&lt;/title&gt;&lt;secondary-title&gt;Journal of lipid research&lt;/secondary-title&gt;&lt;alt-title&gt;J Lipid Res&lt;/alt-title&gt;&lt;/titles&gt;&lt;alt-periodical&gt;&lt;full-title&gt;J Lipid Res&lt;/full-title&gt;&lt;/alt-periodical&gt;&lt;pages&gt;1039-1 048&lt;/pages&gt;&lt;volume&gt;24&lt;/volume&gt;&lt;dates&gt;&lt;year&gt;1983&lt;/year&gt;&lt;/dates&gt;&lt;urls&gt;&lt;/urls&gt;&lt;/record&gt;&lt;/Cite&gt;&lt;/EndNote&gt;</w:instrText>
            </w:r>
            <w:r w:rsidRPr="003A42E8">
              <w:fldChar w:fldCharType="separate"/>
            </w:r>
            <w:r w:rsidR="006672CF">
              <w:rPr>
                <w:noProof/>
              </w:rPr>
              <w:t>(Fisher et al., 1983)</w:t>
            </w:r>
            <w:r w:rsidRPr="003A42E8">
              <w:fldChar w:fldCharType="end"/>
            </w:r>
            <w:r w:rsidRPr="003A42E8">
              <w:t xml:space="preserve"> </w:t>
            </w:r>
          </w:p>
        </w:tc>
        <w:tc>
          <w:tcPr>
            <w:tcW w:w="1417" w:type="dxa"/>
            <w:tcBorders>
              <w:top w:val="single" w:sz="4" w:space="0" w:color="auto"/>
              <w:left w:val="nil"/>
              <w:bottom w:val="nil"/>
              <w:right w:val="nil"/>
            </w:tcBorders>
          </w:tcPr>
          <w:p w14:paraId="028FC2EF" w14:textId="77777777" w:rsidR="002B0AC1" w:rsidRPr="003A42E8" w:rsidRDefault="002B0AC1" w:rsidP="003A42E8">
            <w:pPr>
              <w:pStyle w:val="NoSpacing"/>
              <w:jc w:val="left"/>
            </w:pPr>
            <w:r w:rsidRPr="003A42E8">
              <w:t>9 healthy men</w:t>
            </w:r>
          </w:p>
          <w:p w14:paraId="6035EF8A" w14:textId="77777777" w:rsidR="002B0AC1" w:rsidRPr="003A42E8" w:rsidRDefault="002B0AC1" w:rsidP="003A42E8">
            <w:pPr>
              <w:pStyle w:val="NoSpacing"/>
              <w:jc w:val="left"/>
            </w:pPr>
            <w:r w:rsidRPr="003A42E8">
              <w:t xml:space="preserve">18-37 years old healthy weight normo-lipidemic </w:t>
            </w:r>
          </w:p>
        </w:tc>
        <w:tc>
          <w:tcPr>
            <w:tcW w:w="1843" w:type="dxa"/>
            <w:tcBorders>
              <w:top w:val="single" w:sz="4" w:space="0" w:color="auto"/>
              <w:left w:val="nil"/>
              <w:bottom w:val="nil"/>
              <w:right w:val="nil"/>
            </w:tcBorders>
          </w:tcPr>
          <w:p w14:paraId="10335B21" w14:textId="77777777" w:rsidR="002B0AC1" w:rsidRPr="003A42E8" w:rsidRDefault="002B0AC1" w:rsidP="003A42E8">
            <w:pPr>
              <w:pStyle w:val="NoSpacing"/>
              <w:jc w:val="left"/>
            </w:pPr>
            <w:r w:rsidRPr="003A42E8">
              <w:t>Non-randomized, cross-over</w:t>
            </w:r>
          </w:p>
          <w:p w14:paraId="1D3BAAE0" w14:textId="77777777" w:rsidR="002B0AC1" w:rsidRPr="003A42E8" w:rsidRDefault="002B0AC1" w:rsidP="003A42E8">
            <w:pPr>
              <w:pStyle w:val="NoSpacing"/>
              <w:jc w:val="left"/>
            </w:pPr>
            <w:r w:rsidRPr="003A42E8">
              <w:t>64 days (9-day oil then 9-day oil + cholesterol, 1-month wash out, 9-day alternate oil then 9-day alternate oil + cholesterol).</w:t>
            </w:r>
          </w:p>
        </w:tc>
        <w:tc>
          <w:tcPr>
            <w:tcW w:w="2835" w:type="dxa"/>
            <w:tcBorders>
              <w:top w:val="single" w:sz="4" w:space="0" w:color="auto"/>
              <w:left w:val="nil"/>
              <w:bottom w:val="nil"/>
              <w:right w:val="nil"/>
            </w:tcBorders>
          </w:tcPr>
          <w:p w14:paraId="15171B75" w14:textId="77777777" w:rsidR="002B0AC1" w:rsidRPr="003A42E8" w:rsidRDefault="002B0AC1" w:rsidP="003A42E8">
            <w:pPr>
              <w:pStyle w:val="NoSpacing"/>
              <w:jc w:val="left"/>
            </w:pPr>
            <w:r w:rsidRPr="003A42E8">
              <w:t>Isocaloric diets providing 15%E protein, 54%E carbohydrate and 31%E fat.</w:t>
            </w:r>
          </w:p>
          <w:p w14:paraId="3285274E" w14:textId="77777777" w:rsidR="002B0AC1" w:rsidRPr="003A42E8" w:rsidRDefault="002B0AC1" w:rsidP="003A42E8">
            <w:pPr>
              <w:pStyle w:val="NoSpacing"/>
              <w:jc w:val="left"/>
            </w:pPr>
            <w:r w:rsidRPr="003A42E8">
              <w:t>Fat sources: corn oil (corn), corn oil + 1g/day cholesterol (corn+), coconut oil (CO), coconut oil + 1g/day cholesterol (CO+).</w:t>
            </w:r>
          </w:p>
        </w:tc>
        <w:tc>
          <w:tcPr>
            <w:tcW w:w="6109" w:type="dxa"/>
            <w:tcBorders>
              <w:top w:val="single" w:sz="4" w:space="0" w:color="auto"/>
              <w:left w:val="nil"/>
              <w:bottom w:val="nil"/>
              <w:right w:val="nil"/>
            </w:tcBorders>
          </w:tcPr>
          <w:p w14:paraId="39419FF9" w14:textId="77777777" w:rsidR="002B0AC1" w:rsidRPr="003A42E8" w:rsidRDefault="002B0AC1" w:rsidP="003A42E8">
            <w:pPr>
              <w:pStyle w:val="NoSpacing"/>
              <w:jc w:val="left"/>
            </w:pPr>
            <w:r w:rsidRPr="003A42E8">
              <w:rPr>
                <w:u w:val="single"/>
              </w:rPr>
              <w:t>TC</w:t>
            </w:r>
            <w:r w:rsidRPr="003A42E8">
              <w:t>: CO (4.29±0.70) = CO+ (4.65±0.75) &gt; corn (2.95±0.36) = corn+ (3.05±0.28)</w:t>
            </w:r>
          </w:p>
          <w:p w14:paraId="25A2D59F" w14:textId="77777777" w:rsidR="002B0AC1" w:rsidRPr="003A42E8" w:rsidRDefault="002B0AC1" w:rsidP="003A42E8">
            <w:pPr>
              <w:pStyle w:val="NoSpacing"/>
              <w:jc w:val="left"/>
            </w:pPr>
            <w:r w:rsidRPr="003A42E8">
              <w:rPr>
                <w:u w:val="single"/>
              </w:rPr>
              <w:t>LDL-C+IDL-C</w:t>
            </w:r>
            <w:r w:rsidRPr="003A42E8">
              <w:t>: CO (2.72±0.65) = CO+ (3.00±0.72) &gt; corn (1.76±0.41) = corn+ (1.78±0.44)</w:t>
            </w:r>
          </w:p>
          <w:p w14:paraId="72E9F725" w14:textId="77777777" w:rsidR="002B0AC1" w:rsidRPr="003A42E8" w:rsidRDefault="002B0AC1" w:rsidP="003A42E8">
            <w:pPr>
              <w:pStyle w:val="NoSpacing"/>
              <w:jc w:val="left"/>
            </w:pPr>
            <w:r w:rsidRPr="003A42E8">
              <w:rPr>
                <w:u w:val="single"/>
              </w:rPr>
              <w:t>VLDL-C</w:t>
            </w:r>
            <w:r w:rsidRPr="003A42E8">
              <w:t>: CO (0.52±0.23) = CO+ (0.67±0.26) &gt; corn (0.34±0.18) = corn+ (0.39±0.18)</w:t>
            </w:r>
          </w:p>
          <w:p w14:paraId="14BB4419" w14:textId="77777777" w:rsidR="002B0AC1" w:rsidRPr="003A42E8" w:rsidRDefault="002B0AC1" w:rsidP="003A42E8">
            <w:pPr>
              <w:pStyle w:val="NoSpacing"/>
              <w:jc w:val="left"/>
            </w:pPr>
            <w:r w:rsidRPr="003A42E8">
              <w:rPr>
                <w:u w:val="single"/>
              </w:rPr>
              <w:t>HDL-C</w:t>
            </w:r>
            <w:r w:rsidRPr="003A42E8">
              <w:t>: CO (1.06±0.18) = CO+ (0.98±0.18) &gt; corn (0.88±0.16) = corn+ (0.88±0.13)</w:t>
            </w:r>
          </w:p>
          <w:p w14:paraId="6F303E15" w14:textId="77777777" w:rsidR="002B0AC1" w:rsidRPr="003A42E8" w:rsidRDefault="002B0AC1" w:rsidP="003A42E8">
            <w:pPr>
              <w:pStyle w:val="NoSpacing"/>
              <w:jc w:val="left"/>
            </w:pPr>
            <w:r w:rsidRPr="003A42E8">
              <w:rPr>
                <w:u w:val="single"/>
              </w:rPr>
              <w:t>TG</w:t>
            </w:r>
            <w:r w:rsidRPr="003A42E8">
              <w:t>: CO (0.89±0.49) = CO+ (1.12±0.25) &gt; corn (0.67±0.19) = corn+ (0.55±0.17)</w:t>
            </w:r>
          </w:p>
          <w:p w14:paraId="28CAA504" w14:textId="77777777" w:rsidR="002B0AC1" w:rsidRPr="003A42E8" w:rsidRDefault="002B0AC1" w:rsidP="003A42E8">
            <w:pPr>
              <w:pStyle w:val="NoSpacing"/>
              <w:jc w:val="left"/>
            </w:pPr>
            <w:proofErr w:type="spellStart"/>
            <w:r w:rsidRPr="003A42E8">
              <w:rPr>
                <w:u w:val="single"/>
              </w:rPr>
              <w:t>ApoE</w:t>
            </w:r>
            <w:proofErr w:type="spellEnd"/>
            <w:r w:rsidRPr="003A42E8">
              <w:t xml:space="preserve"> (mg/dL): CO (32.0±6.2) = CO+ (32.2±8.5) &gt; corn (24.1±2.7) = corn+ (24.2±3.8); the coconut oil diet shifted </w:t>
            </w:r>
            <w:proofErr w:type="spellStart"/>
            <w:r w:rsidRPr="003A42E8">
              <w:t>ApoE</w:t>
            </w:r>
            <w:proofErr w:type="spellEnd"/>
            <w:r w:rsidRPr="003A42E8">
              <w:t xml:space="preserve"> towards lipoproteins of lower density (VLDL, IDL, and LDL) compared with the corn oil diet.</w:t>
            </w:r>
          </w:p>
        </w:tc>
        <w:tc>
          <w:tcPr>
            <w:tcW w:w="1829" w:type="dxa"/>
            <w:tcBorders>
              <w:top w:val="single" w:sz="4" w:space="0" w:color="auto"/>
              <w:left w:val="nil"/>
              <w:bottom w:val="nil"/>
              <w:right w:val="nil"/>
            </w:tcBorders>
          </w:tcPr>
          <w:p w14:paraId="012947D3" w14:textId="77777777" w:rsidR="002B0AC1" w:rsidRPr="003A42E8" w:rsidRDefault="002B0AC1" w:rsidP="003A42E8">
            <w:pPr>
              <w:pStyle w:val="NoSpacing"/>
              <w:jc w:val="left"/>
            </w:pPr>
            <w:r w:rsidRPr="003A42E8">
              <w:t>No randomization</w:t>
            </w:r>
          </w:p>
          <w:p w14:paraId="27B51410" w14:textId="77777777" w:rsidR="002B0AC1" w:rsidRPr="003A42E8" w:rsidRDefault="002B0AC1" w:rsidP="003A42E8">
            <w:pPr>
              <w:pStyle w:val="NoSpacing"/>
              <w:jc w:val="left"/>
            </w:pPr>
            <w:r w:rsidRPr="003A42E8">
              <w:t>No power calculation                                  Small sample size                                                    Only men recruited</w:t>
            </w:r>
          </w:p>
          <w:p w14:paraId="68CF7C4F" w14:textId="77777777" w:rsidR="002B0AC1" w:rsidRPr="003A42E8" w:rsidRDefault="002B0AC1" w:rsidP="003A42E8">
            <w:pPr>
              <w:pStyle w:val="NoSpacing"/>
              <w:jc w:val="left"/>
            </w:pPr>
            <w:r w:rsidRPr="003A42E8">
              <w:t>Not defined if coconut oil was refined or virgin.</w:t>
            </w:r>
          </w:p>
          <w:p w14:paraId="7AE0C783" w14:textId="77777777" w:rsidR="002B0AC1" w:rsidRPr="003A42E8" w:rsidRDefault="002B0AC1" w:rsidP="003A42E8">
            <w:pPr>
              <w:pStyle w:val="NoSpacing"/>
              <w:jc w:val="left"/>
            </w:pPr>
          </w:p>
        </w:tc>
      </w:tr>
      <w:tr w:rsidR="002B0AC1" w:rsidRPr="003A42E8" w14:paraId="0613DE2E" w14:textId="77777777" w:rsidTr="003A42E8">
        <w:trPr>
          <w:trHeight w:val="1943"/>
        </w:trPr>
        <w:tc>
          <w:tcPr>
            <w:tcW w:w="1985" w:type="dxa"/>
            <w:tcBorders>
              <w:top w:val="nil"/>
              <w:left w:val="nil"/>
              <w:bottom w:val="nil"/>
              <w:right w:val="nil"/>
            </w:tcBorders>
          </w:tcPr>
          <w:p w14:paraId="33BAA06C" w14:textId="77777777" w:rsidR="002B0AC1" w:rsidRPr="003A42E8" w:rsidRDefault="002B0AC1" w:rsidP="003A42E8">
            <w:pPr>
              <w:pStyle w:val="NoSpacing"/>
              <w:jc w:val="left"/>
            </w:pPr>
            <w:proofErr w:type="spellStart"/>
            <w:r w:rsidRPr="003A42E8">
              <w:t>Mendis</w:t>
            </w:r>
            <w:proofErr w:type="spellEnd"/>
            <w:r w:rsidRPr="003A42E8">
              <w:t xml:space="preserve"> and </w:t>
            </w:r>
            <w:proofErr w:type="spellStart"/>
            <w:r w:rsidRPr="003A42E8">
              <w:t>Kumarasundaram</w:t>
            </w:r>
            <w:proofErr w:type="spellEnd"/>
            <w:r w:rsidRPr="003A42E8">
              <w:t>, 1990</w:t>
            </w:r>
          </w:p>
          <w:p w14:paraId="19A92ACD" w14:textId="4E8C014F" w:rsidR="002B0AC1" w:rsidRPr="003A42E8" w:rsidRDefault="002B0AC1" w:rsidP="003A42E8">
            <w:pPr>
              <w:pStyle w:val="NoSpacing"/>
              <w:jc w:val="left"/>
            </w:pPr>
            <w:r w:rsidRPr="003A42E8">
              <w:t xml:space="preserve">(Sri Lanka) </w:t>
            </w:r>
            <w:r w:rsidRPr="003A42E8">
              <w:fldChar w:fldCharType="begin"/>
            </w:r>
            <w:r w:rsidR="006672CF">
              <w:instrText xml:space="preserve"> ADDIN EN.CITE &lt;EndNote&gt;&lt;Cite&gt;&lt;Author&gt;Mendis&lt;/Author&gt;&lt;Year&gt;1990&lt;/Year&gt;&lt;RecNum&gt;2547&lt;/RecNum&gt;&lt;DisplayText&gt;(Mendis and Kumarasundaram, 1990)&lt;/DisplayText&gt;&lt;record&gt;&lt;rec-number&gt;2547&lt;/rec-number&gt;&lt;foreign-keys&gt;&lt;key app="EN" db-id="0w9vvr9elstpwvez5vpxzssnzdfrfew0drwp" timestamp="0"&gt;2547&lt;/key&gt;&lt;/foreign-keys&gt;&lt;ref-type name="Journal Article"&gt;17&lt;/ref-type&gt;&lt;contributors&gt;&lt;authors&gt;&lt;author&gt;Mendis, Shanthi&lt;/author&gt;&lt;author&gt;Kumarasundaram, Ravi&lt;/author&gt;&lt;/authors&gt;&lt;/contributors&gt;&lt;titles&gt;&lt;title&gt;The effect of daily consumption of coconut fat and soya-bean fat on plasma lipids and lipoproteins of young normolipidaemic men&lt;/title&gt;&lt;secondary-title&gt;British Journal of Nutrition&lt;/secondary-title&gt;&lt;/titles&gt;&lt;pages&gt;547-252&lt;/pages&gt;&lt;volume&gt;63&lt;/volume&gt;&lt;number&gt;03&lt;/number&gt;&lt;section&gt;547&lt;/section&gt;&lt;dates&gt;&lt;year&gt;1990&lt;/year&gt;&lt;/dates&gt;&lt;isbn&gt;0007-1145&amp;#xD;1475-2662&lt;/isbn&gt;&lt;urls&gt;&lt;/urls&gt;&lt;electronic-resource-num&gt;10.1079/bjn19900141&lt;/electronic-resource-num&gt;&lt;/record&gt;&lt;/Cite&gt;&lt;/EndNote&gt;</w:instrText>
            </w:r>
            <w:r w:rsidRPr="003A42E8">
              <w:fldChar w:fldCharType="separate"/>
            </w:r>
            <w:r w:rsidR="006672CF">
              <w:rPr>
                <w:noProof/>
              </w:rPr>
              <w:t>(Mendis and Kumarasundaram, 1990)</w:t>
            </w:r>
            <w:r w:rsidRPr="003A42E8">
              <w:fldChar w:fldCharType="end"/>
            </w:r>
          </w:p>
        </w:tc>
        <w:tc>
          <w:tcPr>
            <w:tcW w:w="1417" w:type="dxa"/>
            <w:tcBorders>
              <w:top w:val="nil"/>
              <w:left w:val="nil"/>
              <w:bottom w:val="nil"/>
              <w:right w:val="nil"/>
            </w:tcBorders>
          </w:tcPr>
          <w:p w14:paraId="09DBAC9A" w14:textId="77777777" w:rsidR="002B0AC1" w:rsidRPr="003A42E8" w:rsidRDefault="002B0AC1" w:rsidP="003A42E8">
            <w:pPr>
              <w:pStyle w:val="NoSpacing"/>
              <w:jc w:val="left"/>
            </w:pPr>
            <w:r w:rsidRPr="003A42E8">
              <w:t>25 healthy men</w:t>
            </w:r>
          </w:p>
          <w:p w14:paraId="4B795747" w14:textId="77777777" w:rsidR="002B0AC1" w:rsidRPr="003A42E8" w:rsidRDefault="002B0AC1" w:rsidP="003A42E8">
            <w:pPr>
              <w:pStyle w:val="NoSpacing"/>
              <w:jc w:val="left"/>
            </w:pPr>
            <w:r w:rsidRPr="003A42E8">
              <w:t>20-26 years old</w:t>
            </w:r>
          </w:p>
        </w:tc>
        <w:tc>
          <w:tcPr>
            <w:tcW w:w="1843" w:type="dxa"/>
            <w:tcBorders>
              <w:top w:val="nil"/>
              <w:left w:val="nil"/>
              <w:bottom w:val="nil"/>
              <w:right w:val="nil"/>
            </w:tcBorders>
          </w:tcPr>
          <w:p w14:paraId="091615A3" w14:textId="77777777" w:rsidR="002B0AC1" w:rsidRPr="003A42E8" w:rsidRDefault="002B0AC1" w:rsidP="003A42E8">
            <w:pPr>
              <w:pStyle w:val="NoSpacing"/>
              <w:jc w:val="left"/>
            </w:pPr>
            <w:r w:rsidRPr="003A42E8">
              <w:t>Randomized cross-over</w:t>
            </w:r>
          </w:p>
          <w:p w14:paraId="2F48D5B3" w14:textId="77777777" w:rsidR="002B0AC1" w:rsidRPr="003A42E8" w:rsidRDefault="002B0AC1" w:rsidP="003A42E8">
            <w:pPr>
              <w:pStyle w:val="NoSpacing"/>
              <w:jc w:val="left"/>
            </w:pPr>
            <w:r w:rsidRPr="003A42E8">
              <w:t>19 weeks (8-week feeding, 3-week wash out, 8-week feeding)</w:t>
            </w:r>
          </w:p>
        </w:tc>
        <w:tc>
          <w:tcPr>
            <w:tcW w:w="2835" w:type="dxa"/>
            <w:tcBorders>
              <w:top w:val="nil"/>
              <w:left w:val="nil"/>
              <w:bottom w:val="nil"/>
              <w:right w:val="nil"/>
            </w:tcBorders>
          </w:tcPr>
          <w:p w14:paraId="183AF272" w14:textId="77777777" w:rsidR="002B0AC1" w:rsidRPr="003A42E8" w:rsidRDefault="002B0AC1" w:rsidP="003A42E8">
            <w:pPr>
              <w:pStyle w:val="NoSpacing"/>
              <w:jc w:val="left"/>
            </w:pPr>
            <w:r w:rsidRPr="003A42E8">
              <w:t>Consumption of 2 high fat meals (lunch and dinner) containing either coconut fat or soya-bean oil and a low-fat high-carbohydrate breakfast.</w:t>
            </w:r>
          </w:p>
        </w:tc>
        <w:tc>
          <w:tcPr>
            <w:tcW w:w="6109" w:type="dxa"/>
            <w:tcBorders>
              <w:top w:val="nil"/>
              <w:left w:val="nil"/>
              <w:bottom w:val="nil"/>
              <w:right w:val="nil"/>
            </w:tcBorders>
          </w:tcPr>
          <w:p w14:paraId="2873BEA8" w14:textId="77777777" w:rsidR="002B0AC1" w:rsidRPr="003A42E8" w:rsidRDefault="002B0AC1" w:rsidP="003A42E8">
            <w:pPr>
              <w:pStyle w:val="NoSpacing"/>
              <w:jc w:val="left"/>
            </w:pPr>
            <w:r w:rsidRPr="003A42E8">
              <w:rPr>
                <w:u w:val="single"/>
              </w:rPr>
              <w:t>TC</w:t>
            </w:r>
            <w:r w:rsidRPr="003A42E8">
              <w:t>:  Coconut (4.61±039) &gt; Soya-bean (3.68±042)</w:t>
            </w:r>
          </w:p>
          <w:p w14:paraId="7B65F231" w14:textId="77777777" w:rsidR="002B0AC1" w:rsidRPr="003A42E8" w:rsidRDefault="002B0AC1" w:rsidP="003A42E8">
            <w:pPr>
              <w:pStyle w:val="NoSpacing"/>
              <w:jc w:val="left"/>
            </w:pPr>
            <w:r w:rsidRPr="003A42E8">
              <w:rPr>
                <w:u w:val="single"/>
              </w:rPr>
              <w:t>LDL-C</w:t>
            </w:r>
            <w:r w:rsidRPr="003A42E8">
              <w:t>:  Coconut (2.84±0.37) = Soya-bean (2.27±0.36)</w:t>
            </w:r>
          </w:p>
          <w:p w14:paraId="110946BA" w14:textId="77777777" w:rsidR="002B0AC1" w:rsidRPr="003A42E8" w:rsidRDefault="002B0AC1" w:rsidP="003A42E8">
            <w:pPr>
              <w:pStyle w:val="NoSpacing"/>
              <w:jc w:val="left"/>
            </w:pPr>
            <w:r w:rsidRPr="003A42E8">
              <w:rPr>
                <w:u w:val="single"/>
              </w:rPr>
              <w:t>HDL-C</w:t>
            </w:r>
            <w:r w:rsidRPr="003A42E8">
              <w:t>:  Coconut (1.14±0.27) = Soya-bean (0.94±0.26)</w:t>
            </w:r>
          </w:p>
          <w:p w14:paraId="2BEB0A0A" w14:textId="77777777" w:rsidR="002B0AC1" w:rsidRPr="003A42E8" w:rsidRDefault="002B0AC1" w:rsidP="003A42E8">
            <w:pPr>
              <w:pStyle w:val="NoSpacing"/>
              <w:jc w:val="left"/>
              <w:rPr>
                <w:u w:val="single"/>
              </w:rPr>
            </w:pPr>
            <w:r w:rsidRPr="003A42E8">
              <w:rPr>
                <w:u w:val="single"/>
              </w:rPr>
              <w:t>TG</w:t>
            </w:r>
            <w:r w:rsidRPr="003A42E8">
              <w:t>:  Coconut (1.45±0.41) = Soya-bean (1.06±0.42)</w:t>
            </w:r>
          </w:p>
        </w:tc>
        <w:tc>
          <w:tcPr>
            <w:tcW w:w="1829" w:type="dxa"/>
            <w:tcBorders>
              <w:top w:val="nil"/>
              <w:left w:val="nil"/>
              <w:bottom w:val="nil"/>
              <w:right w:val="nil"/>
            </w:tcBorders>
          </w:tcPr>
          <w:p w14:paraId="72ECEB82" w14:textId="77777777" w:rsidR="002B0AC1" w:rsidRPr="003A42E8" w:rsidRDefault="002B0AC1" w:rsidP="003A42E8">
            <w:pPr>
              <w:pStyle w:val="NoSpacing"/>
              <w:jc w:val="left"/>
              <w:rPr>
                <w:u w:val="single"/>
              </w:rPr>
            </w:pPr>
            <w:r w:rsidRPr="003A42E8">
              <w:t>Only men recruited</w:t>
            </w:r>
          </w:p>
        </w:tc>
      </w:tr>
      <w:tr w:rsidR="002B0AC1" w:rsidRPr="003A42E8" w14:paraId="09FBEAAA" w14:textId="77777777" w:rsidTr="003A42E8">
        <w:tc>
          <w:tcPr>
            <w:tcW w:w="1985" w:type="dxa"/>
            <w:tcBorders>
              <w:top w:val="nil"/>
              <w:left w:val="nil"/>
              <w:bottom w:val="nil"/>
              <w:right w:val="nil"/>
            </w:tcBorders>
          </w:tcPr>
          <w:p w14:paraId="433F393E" w14:textId="5AFC6013" w:rsidR="002B0AC1" w:rsidRPr="003A42E8" w:rsidRDefault="002B0AC1" w:rsidP="003A42E8">
            <w:pPr>
              <w:pStyle w:val="NoSpacing"/>
              <w:jc w:val="left"/>
            </w:pPr>
            <w:r w:rsidRPr="003A42E8">
              <w:t xml:space="preserve">Heber et al, 1992 (USA) </w:t>
            </w:r>
            <w:r w:rsidRPr="003A42E8">
              <w:fldChar w:fldCharType="begin"/>
            </w:r>
            <w:r w:rsidR="006672CF">
              <w:instrText xml:space="preserve"> ADDIN EN.CITE &lt;EndNote&gt;&lt;Cite&gt;&lt;Author&gt;Heber&lt;/Author&gt;&lt;Year&gt;1992&lt;/Year&gt;&lt;RecNum&gt;2548&lt;/RecNum&gt;&lt;DisplayText&gt;(Heber et al., 1992)&lt;/DisplayText&gt;&lt;record&gt;&lt;rec-number&gt;2548&lt;/rec-number&gt;&lt;foreign-keys&gt;&lt;key app="EN" db-id="0w9vvr9elstpwvez5vpxzssnzdfrfew0drwp" timestamp="0"&gt;2548&lt;/key&gt;&lt;/foreign-keys&gt;&lt;ref-type name="Journal Article"&gt;17&lt;/ref-type&gt;&lt;contributors&gt;&lt;authors&gt;&lt;author&gt;Heber, D.&lt;/author&gt;&lt;author&gt;Ashley, J.M.&lt;/author&gt;&lt;author&gt;Solares, M.E.&lt;/author&gt;&lt;author&gt;Wang, H-J.&lt;/author&gt;&lt;author&gt;Alfin-Slater, R.B.&lt;/author&gt;&lt;/authors&gt;&lt;/contributors&gt;&lt;titles&gt;&lt;title&gt;The effects of a palm-oil enriched diet on plasma lipids and lipoproteins in healthy young men&lt;/title&gt;&lt;secondary-title&gt;Nutrition Research&lt;/secondary-title&gt;&lt;alt-title&gt;Nutr Res&lt;/alt-title&gt;&lt;/titles&gt;&lt;pages&gt;53-59&lt;/pages&gt;&lt;volume&gt;12&lt;/volume&gt;&lt;number&gt;Suppl 1&lt;/number&gt;&lt;dates&gt;&lt;year&gt;1992&lt;/year&gt;&lt;pub-dates&gt;&lt;date&gt;1992&lt;/date&gt;&lt;/pub-dates&gt;&lt;/dates&gt;&lt;urls&gt;&lt;/urls&gt;&lt;/record&gt;&lt;/Cite&gt;&lt;/EndNote&gt;</w:instrText>
            </w:r>
            <w:r w:rsidRPr="003A42E8">
              <w:fldChar w:fldCharType="separate"/>
            </w:r>
            <w:r w:rsidR="006672CF">
              <w:rPr>
                <w:noProof/>
              </w:rPr>
              <w:t xml:space="preserve">(Heber et al., </w:t>
            </w:r>
            <w:r w:rsidR="006672CF">
              <w:rPr>
                <w:noProof/>
              </w:rPr>
              <w:lastRenderedPageBreak/>
              <w:t>1992)</w:t>
            </w:r>
            <w:r w:rsidRPr="003A42E8">
              <w:fldChar w:fldCharType="end"/>
            </w:r>
          </w:p>
        </w:tc>
        <w:tc>
          <w:tcPr>
            <w:tcW w:w="1417" w:type="dxa"/>
            <w:tcBorders>
              <w:top w:val="nil"/>
              <w:left w:val="nil"/>
              <w:bottom w:val="nil"/>
              <w:right w:val="nil"/>
            </w:tcBorders>
          </w:tcPr>
          <w:p w14:paraId="6B83D1A4" w14:textId="77777777" w:rsidR="002B0AC1" w:rsidRPr="003A42E8" w:rsidRDefault="002B0AC1" w:rsidP="003A42E8">
            <w:pPr>
              <w:pStyle w:val="NoSpacing"/>
              <w:jc w:val="left"/>
            </w:pPr>
            <w:r w:rsidRPr="003A42E8">
              <w:lastRenderedPageBreak/>
              <w:t>9 healthy males</w:t>
            </w:r>
          </w:p>
          <w:p w14:paraId="3B0E83C7" w14:textId="77777777" w:rsidR="002B0AC1" w:rsidRPr="003A42E8" w:rsidRDefault="002B0AC1" w:rsidP="003A42E8">
            <w:pPr>
              <w:pStyle w:val="NoSpacing"/>
              <w:jc w:val="left"/>
            </w:pPr>
            <w:r w:rsidRPr="003A42E8">
              <w:t xml:space="preserve">22-43 </w:t>
            </w:r>
            <w:r w:rsidRPr="003A42E8">
              <w:lastRenderedPageBreak/>
              <w:t>years old</w:t>
            </w:r>
          </w:p>
        </w:tc>
        <w:tc>
          <w:tcPr>
            <w:tcW w:w="1843" w:type="dxa"/>
            <w:tcBorders>
              <w:top w:val="nil"/>
              <w:left w:val="nil"/>
              <w:bottom w:val="nil"/>
              <w:right w:val="nil"/>
            </w:tcBorders>
          </w:tcPr>
          <w:p w14:paraId="36E2453B" w14:textId="77777777" w:rsidR="002B0AC1" w:rsidRPr="003A42E8" w:rsidRDefault="002B0AC1" w:rsidP="003A42E8">
            <w:pPr>
              <w:pStyle w:val="NoSpacing"/>
              <w:jc w:val="left"/>
            </w:pPr>
            <w:r w:rsidRPr="003A42E8">
              <w:lastRenderedPageBreak/>
              <w:t>Randomized crossover</w:t>
            </w:r>
          </w:p>
          <w:p w14:paraId="2186BD68" w14:textId="77777777" w:rsidR="002B0AC1" w:rsidRPr="003A42E8" w:rsidRDefault="002B0AC1" w:rsidP="003A42E8">
            <w:pPr>
              <w:pStyle w:val="NoSpacing"/>
              <w:jc w:val="left"/>
            </w:pPr>
            <w:r w:rsidRPr="003A42E8">
              <w:t>13 weeks (2-</w:t>
            </w:r>
            <w:r w:rsidRPr="003A42E8">
              <w:lastRenderedPageBreak/>
              <w:t>week washout, 3x3-week diet)</w:t>
            </w:r>
          </w:p>
        </w:tc>
        <w:tc>
          <w:tcPr>
            <w:tcW w:w="2835" w:type="dxa"/>
            <w:tcBorders>
              <w:top w:val="nil"/>
              <w:left w:val="nil"/>
              <w:bottom w:val="nil"/>
              <w:right w:val="nil"/>
            </w:tcBorders>
          </w:tcPr>
          <w:p w14:paraId="491CF182" w14:textId="77777777" w:rsidR="002B0AC1" w:rsidRPr="003A42E8" w:rsidRDefault="002B0AC1" w:rsidP="003A42E8">
            <w:pPr>
              <w:pStyle w:val="NoSpacing"/>
              <w:jc w:val="left"/>
            </w:pPr>
            <w:r w:rsidRPr="003A42E8">
              <w:lastRenderedPageBreak/>
              <w:t xml:space="preserve">Substitution of 50% of total fat and 17.5% of total energy with either </w:t>
            </w:r>
            <w:r w:rsidRPr="003A42E8">
              <w:lastRenderedPageBreak/>
              <w:t>(P) palm oil, (CO) coconut oil or (HS) hydrogenated soybean oil.</w:t>
            </w:r>
          </w:p>
        </w:tc>
        <w:tc>
          <w:tcPr>
            <w:tcW w:w="6109" w:type="dxa"/>
            <w:tcBorders>
              <w:top w:val="nil"/>
              <w:left w:val="nil"/>
              <w:bottom w:val="nil"/>
              <w:right w:val="nil"/>
            </w:tcBorders>
          </w:tcPr>
          <w:p w14:paraId="7669E0F0" w14:textId="77777777" w:rsidR="002B0AC1" w:rsidRPr="003A42E8" w:rsidRDefault="002B0AC1" w:rsidP="003A42E8">
            <w:pPr>
              <w:pStyle w:val="NoSpacing"/>
              <w:jc w:val="left"/>
            </w:pPr>
            <w:r w:rsidRPr="003A42E8">
              <w:rPr>
                <w:u w:val="single"/>
              </w:rPr>
              <w:lastRenderedPageBreak/>
              <w:t>TC</w:t>
            </w:r>
            <w:r w:rsidRPr="003A42E8">
              <w:t xml:space="preserve"> (change): CO significant increase; P and HS not significant</w:t>
            </w:r>
          </w:p>
          <w:p w14:paraId="56E759C9" w14:textId="77777777" w:rsidR="002B0AC1" w:rsidRPr="003A42E8" w:rsidRDefault="002B0AC1" w:rsidP="003A42E8">
            <w:pPr>
              <w:pStyle w:val="NoSpacing"/>
              <w:jc w:val="left"/>
            </w:pPr>
            <w:r w:rsidRPr="003A42E8">
              <w:rPr>
                <w:u w:val="single"/>
              </w:rPr>
              <w:t>LDL-C</w:t>
            </w:r>
            <w:r w:rsidRPr="003A42E8">
              <w:t xml:space="preserve"> (change): CO significant increase; P and HS not </w:t>
            </w:r>
            <w:r w:rsidRPr="003A42E8">
              <w:lastRenderedPageBreak/>
              <w:t>significant</w:t>
            </w:r>
          </w:p>
          <w:p w14:paraId="046C64F1" w14:textId="77777777" w:rsidR="002B0AC1" w:rsidRPr="003A42E8" w:rsidRDefault="002B0AC1" w:rsidP="003A42E8">
            <w:pPr>
              <w:pStyle w:val="NoSpacing"/>
              <w:jc w:val="left"/>
            </w:pPr>
            <w:r w:rsidRPr="003A42E8">
              <w:rPr>
                <w:u w:val="single"/>
              </w:rPr>
              <w:t>HDL-C</w:t>
            </w:r>
            <w:r w:rsidRPr="003A42E8">
              <w:t xml:space="preserve"> (change): P significant increase; CO and HS not significant</w:t>
            </w:r>
          </w:p>
          <w:p w14:paraId="4D691AC3" w14:textId="77777777" w:rsidR="002B0AC1" w:rsidRPr="003A42E8" w:rsidRDefault="002B0AC1" w:rsidP="003A42E8">
            <w:pPr>
              <w:pStyle w:val="NoSpacing"/>
              <w:jc w:val="left"/>
            </w:pPr>
            <w:r w:rsidRPr="003A42E8">
              <w:rPr>
                <w:u w:val="single"/>
              </w:rPr>
              <w:t>TG</w:t>
            </w:r>
            <w:r w:rsidRPr="003A42E8">
              <w:t xml:space="preserve"> (change): CO, P and HS not significant</w:t>
            </w:r>
          </w:p>
          <w:p w14:paraId="543480EE" w14:textId="77777777" w:rsidR="002B0AC1" w:rsidRPr="003A42E8" w:rsidRDefault="002B0AC1" w:rsidP="003A42E8">
            <w:pPr>
              <w:pStyle w:val="NoSpacing"/>
              <w:jc w:val="left"/>
            </w:pPr>
            <w:proofErr w:type="spellStart"/>
            <w:r w:rsidRPr="003A42E8">
              <w:rPr>
                <w:u w:val="single"/>
              </w:rPr>
              <w:t>ApoAI</w:t>
            </w:r>
            <w:proofErr w:type="spellEnd"/>
            <w:r w:rsidRPr="003A42E8">
              <w:t xml:space="preserve"> (change): CO, P and HS not significant</w:t>
            </w:r>
          </w:p>
          <w:p w14:paraId="7D431F58" w14:textId="77777777" w:rsidR="002B0AC1" w:rsidRPr="003A42E8" w:rsidRDefault="002B0AC1" w:rsidP="003A42E8">
            <w:pPr>
              <w:pStyle w:val="NoSpacing"/>
              <w:jc w:val="left"/>
            </w:pPr>
            <w:proofErr w:type="spellStart"/>
            <w:r w:rsidRPr="003A42E8">
              <w:rPr>
                <w:u w:val="single"/>
              </w:rPr>
              <w:t>ApoB</w:t>
            </w:r>
            <w:proofErr w:type="spellEnd"/>
            <w:r w:rsidRPr="003A42E8">
              <w:t xml:space="preserve"> (change): CO, P and HS not significant</w:t>
            </w:r>
          </w:p>
          <w:p w14:paraId="131680F6" w14:textId="77777777" w:rsidR="002B0AC1" w:rsidRPr="003A42E8" w:rsidRDefault="002B0AC1" w:rsidP="003A42E8">
            <w:pPr>
              <w:pStyle w:val="NoSpacing"/>
              <w:jc w:val="left"/>
            </w:pPr>
          </w:p>
        </w:tc>
        <w:tc>
          <w:tcPr>
            <w:tcW w:w="1829" w:type="dxa"/>
            <w:tcBorders>
              <w:top w:val="nil"/>
              <w:left w:val="nil"/>
              <w:bottom w:val="nil"/>
              <w:right w:val="nil"/>
            </w:tcBorders>
          </w:tcPr>
          <w:p w14:paraId="615E18EF" w14:textId="77777777" w:rsidR="002B0AC1" w:rsidRPr="003A42E8" w:rsidRDefault="002B0AC1" w:rsidP="003A42E8">
            <w:pPr>
              <w:pStyle w:val="NoSpacing"/>
              <w:jc w:val="left"/>
            </w:pPr>
            <w:r w:rsidRPr="003A42E8">
              <w:lastRenderedPageBreak/>
              <w:t>Small sample size</w:t>
            </w:r>
          </w:p>
          <w:p w14:paraId="71EF722C" w14:textId="77777777" w:rsidR="002B0AC1" w:rsidRPr="003A42E8" w:rsidRDefault="002B0AC1" w:rsidP="003A42E8">
            <w:pPr>
              <w:pStyle w:val="NoSpacing"/>
              <w:jc w:val="left"/>
            </w:pPr>
            <w:r w:rsidRPr="003A42E8">
              <w:t xml:space="preserve">Does not </w:t>
            </w:r>
            <w:r w:rsidRPr="003A42E8">
              <w:lastRenderedPageBreak/>
              <w:t>compare diets</w:t>
            </w:r>
          </w:p>
        </w:tc>
      </w:tr>
      <w:tr w:rsidR="002B0AC1" w:rsidRPr="003A42E8" w14:paraId="234637CC" w14:textId="77777777" w:rsidTr="003A42E8">
        <w:trPr>
          <w:trHeight w:val="2694"/>
        </w:trPr>
        <w:tc>
          <w:tcPr>
            <w:tcW w:w="1985" w:type="dxa"/>
            <w:tcBorders>
              <w:top w:val="nil"/>
              <w:left w:val="nil"/>
              <w:bottom w:val="nil"/>
              <w:right w:val="nil"/>
            </w:tcBorders>
          </w:tcPr>
          <w:p w14:paraId="206625CB" w14:textId="5BC11B89" w:rsidR="002B0AC1" w:rsidRPr="003A42E8" w:rsidRDefault="002B0AC1" w:rsidP="003A42E8">
            <w:pPr>
              <w:pStyle w:val="NoSpacing"/>
              <w:jc w:val="left"/>
              <w:rPr>
                <w:lang w:val="fr-CA"/>
              </w:rPr>
            </w:pPr>
            <w:r w:rsidRPr="003A42E8">
              <w:rPr>
                <w:lang w:val="fr-CA"/>
              </w:rPr>
              <w:lastRenderedPageBreak/>
              <w:t xml:space="preserve">Cox et al, 1995 (New </w:t>
            </w:r>
            <w:proofErr w:type="spellStart"/>
            <w:r w:rsidRPr="003A42E8">
              <w:rPr>
                <w:lang w:val="fr-CA"/>
              </w:rPr>
              <w:t>Zealand</w:t>
            </w:r>
            <w:proofErr w:type="spellEnd"/>
            <w:r w:rsidRPr="003A42E8">
              <w:rPr>
                <w:lang w:val="fr-CA"/>
              </w:rPr>
              <w:t xml:space="preserve">) </w:t>
            </w:r>
            <w:r w:rsidRPr="003A42E8">
              <w:fldChar w:fldCharType="begin"/>
            </w:r>
            <w:r w:rsidR="006672CF">
              <w:instrText xml:space="preserve"> ADDIN EN.CITE &lt;EndNote&gt;&lt;Cite&gt;&lt;Author&gt;Cox&lt;/Author&gt;&lt;Year&gt;1995&lt;/Year&gt;&lt;RecNum&gt;2549&lt;/RecNum&gt;&lt;DisplayText&gt;(Cox et al., 1995)&lt;/DisplayText&gt;&lt;record&gt;&lt;rec-number&gt;2549&lt;/rec-number&gt;&lt;foreign-keys&gt;&lt;key app="EN" db-id="0w9vvr9elstpwvez5vpxzssnzdfrfew0drwp" timestamp="0"&gt;2549&lt;/key&gt;&lt;/foreign-keys&gt;&lt;ref-type name="Journal Article"&gt;17&lt;/ref-type&gt;&lt;contributors&gt;&lt;authors&gt;&lt;author&gt;Cox, Charlotte&lt;/author&gt;&lt;author&gt;Mann, Jim&lt;/author&gt;&lt;author&gt;Sutherland, Wayne&lt;/author&gt;&lt;author&gt;Chisholm, Alexandra&lt;/author&gt;&lt;author&gt;Skeaff, Murray&lt;/author&gt;&lt;/authors&gt;&lt;/contributors&gt;&lt;titles&gt;&lt;title&gt;Effects of coconut oil, butter, and safflower oil on lipids and lipoproteins in persons with moderately elevated cholesterol levels&lt;/title&gt;&lt;secondary-title&gt;Journal of lipid research&lt;/secondary-title&gt;&lt;alt-title&gt;J Lipid Res&lt;/alt-title&gt;&lt;/titles&gt;&lt;alt-periodical&gt;&lt;full-title&gt;J Lipid Res&lt;/full-title&gt;&lt;/alt-periodical&gt;&lt;pages&gt;1787-1795&lt;/pages&gt;&lt;volume&gt;37&lt;/volume&gt;&lt;dates&gt;&lt;year&gt;1995&lt;/year&gt;&lt;/dates&gt;&lt;urls&gt;&lt;/urls&gt;&lt;/record&gt;&lt;/Cite&gt;&lt;/EndNote&gt;</w:instrText>
            </w:r>
            <w:r w:rsidRPr="003A42E8">
              <w:fldChar w:fldCharType="separate"/>
            </w:r>
            <w:r w:rsidR="006672CF">
              <w:rPr>
                <w:noProof/>
              </w:rPr>
              <w:t>(Cox et al., 1995)</w:t>
            </w:r>
            <w:r w:rsidRPr="003A42E8">
              <w:fldChar w:fldCharType="end"/>
            </w:r>
          </w:p>
        </w:tc>
        <w:tc>
          <w:tcPr>
            <w:tcW w:w="1417" w:type="dxa"/>
            <w:tcBorders>
              <w:top w:val="nil"/>
              <w:left w:val="nil"/>
              <w:bottom w:val="nil"/>
              <w:right w:val="nil"/>
            </w:tcBorders>
          </w:tcPr>
          <w:p w14:paraId="09C4B2C4" w14:textId="77777777" w:rsidR="002B0AC1" w:rsidRPr="003A42E8" w:rsidRDefault="002B0AC1" w:rsidP="003A42E8">
            <w:pPr>
              <w:pStyle w:val="NoSpacing"/>
              <w:jc w:val="left"/>
            </w:pPr>
            <w:r w:rsidRPr="003A42E8">
              <w:t>28 subjects (13 men, 15 women), 29-67 years old</w:t>
            </w:r>
          </w:p>
          <w:p w14:paraId="5A0AD0C2" w14:textId="77777777" w:rsidR="002B0AC1" w:rsidRPr="003A42E8" w:rsidRDefault="002B0AC1" w:rsidP="003A42E8">
            <w:pPr>
              <w:pStyle w:val="NoSpacing"/>
              <w:jc w:val="left"/>
            </w:pPr>
            <w:r w:rsidRPr="003A42E8">
              <w:t>5.5-7.9 mmol/L TC</w:t>
            </w:r>
          </w:p>
          <w:p w14:paraId="6BF78E39" w14:textId="77777777" w:rsidR="002B0AC1" w:rsidRPr="003A42E8" w:rsidRDefault="002B0AC1" w:rsidP="003A42E8">
            <w:pPr>
              <w:pStyle w:val="NoSpacing"/>
              <w:jc w:val="left"/>
            </w:pPr>
            <w:r w:rsidRPr="003A42E8">
              <w:t>&lt; 3 mmol/L TG</w:t>
            </w:r>
          </w:p>
        </w:tc>
        <w:tc>
          <w:tcPr>
            <w:tcW w:w="1843" w:type="dxa"/>
            <w:tcBorders>
              <w:top w:val="nil"/>
              <w:left w:val="nil"/>
              <w:bottom w:val="nil"/>
              <w:right w:val="nil"/>
            </w:tcBorders>
          </w:tcPr>
          <w:p w14:paraId="13180231" w14:textId="77777777" w:rsidR="002B0AC1" w:rsidRPr="003A42E8" w:rsidRDefault="002B0AC1" w:rsidP="003A42E8">
            <w:pPr>
              <w:pStyle w:val="NoSpacing"/>
              <w:jc w:val="left"/>
            </w:pPr>
            <w:r w:rsidRPr="003A42E8">
              <w:t>Randomized, cross-over, no wash out</w:t>
            </w:r>
          </w:p>
          <w:p w14:paraId="1B18D16B" w14:textId="77777777" w:rsidR="002B0AC1" w:rsidRPr="003A42E8" w:rsidRDefault="002B0AC1" w:rsidP="003A42E8">
            <w:pPr>
              <w:pStyle w:val="NoSpacing"/>
              <w:jc w:val="left"/>
            </w:pPr>
            <w:r w:rsidRPr="003A42E8">
              <w:t>24 weeks (6-week run in + 3x6-week diet)</w:t>
            </w:r>
          </w:p>
        </w:tc>
        <w:tc>
          <w:tcPr>
            <w:tcW w:w="2835" w:type="dxa"/>
            <w:tcBorders>
              <w:top w:val="nil"/>
              <w:left w:val="nil"/>
              <w:bottom w:val="nil"/>
              <w:right w:val="nil"/>
            </w:tcBorders>
          </w:tcPr>
          <w:p w14:paraId="2226B184" w14:textId="77777777" w:rsidR="002B0AC1" w:rsidRPr="003A42E8" w:rsidRDefault="002B0AC1" w:rsidP="003A42E8">
            <w:pPr>
              <w:pStyle w:val="NoSpacing"/>
              <w:jc w:val="left"/>
            </w:pPr>
            <w:r w:rsidRPr="003A42E8">
              <w:t>Diets providing 17%E protein, 47%E carbohydrate, 36%E fat and cholesterol matched (300-350mg/day). Fat sources: coconut oil (CO) or butter (B), providing 20%E as SFA, or safflower oil (SA), providing 10%E PUFA and 10%E SFA.</w:t>
            </w:r>
          </w:p>
          <w:p w14:paraId="4174DEE8" w14:textId="77777777" w:rsidR="002B0AC1" w:rsidRPr="003A42E8" w:rsidRDefault="002B0AC1" w:rsidP="003A42E8">
            <w:pPr>
              <w:pStyle w:val="NoSpacing"/>
              <w:jc w:val="left"/>
            </w:pPr>
          </w:p>
        </w:tc>
        <w:tc>
          <w:tcPr>
            <w:tcW w:w="6109" w:type="dxa"/>
            <w:tcBorders>
              <w:top w:val="nil"/>
              <w:left w:val="nil"/>
              <w:bottom w:val="nil"/>
              <w:right w:val="nil"/>
            </w:tcBorders>
          </w:tcPr>
          <w:p w14:paraId="3B984ED6" w14:textId="77777777" w:rsidR="002B0AC1" w:rsidRPr="003A42E8" w:rsidRDefault="002B0AC1" w:rsidP="003A42E8">
            <w:pPr>
              <w:pStyle w:val="NoSpacing"/>
              <w:jc w:val="left"/>
            </w:pPr>
            <w:r w:rsidRPr="003A42E8">
              <w:rPr>
                <w:u w:val="single"/>
              </w:rPr>
              <w:t>TC</w:t>
            </w:r>
            <w:r w:rsidRPr="003A42E8">
              <w:t>: B (6.8±0.9) &gt; CO (6.4±0.8) &gt; SA (6.1 ± 0.8)</w:t>
            </w:r>
          </w:p>
          <w:p w14:paraId="5D153870" w14:textId="77777777" w:rsidR="002B0AC1" w:rsidRPr="003A42E8" w:rsidRDefault="002B0AC1" w:rsidP="003A42E8">
            <w:pPr>
              <w:pStyle w:val="NoSpacing"/>
              <w:jc w:val="left"/>
            </w:pPr>
            <w:r w:rsidRPr="003A42E8">
              <w:rPr>
                <w:u w:val="single"/>
              </w:rPr>
              <w:t>LDL-C</w:t>
            </w:r>
            <w:r w:rsidRPr="003A42E8">
              <w:t>: B (4.5±0.8) &gt; CO (4.2±0.8) &gt; SA (3.9±0.7)</w:t>
            </w:r>
          </w:p>
          <w:p w14:paraId="12231295" w14:textId="77777777" w:rsidR="002B0AC1" w:rsidRPr="003A42E8" w:rsidRDefault="002B0AC1" w:rsidP="003A42E8">
            <w:pPr>
              <w:pStyle w:val="NoSpacing"/>
              <w:jc w:val="left"/>
              <w:rPr>
                <w:lang w:val="it-IT"/>
              </w:rPr>
            </w:pPr>
            <w:r w:rsidRPr="003A42E8">
              <w:rPr>
                <w:u w:val="single"/>
                <w:lang w:val="it-IT"/>
              </w:rPr>
              <w:t>VLDL-C</w:t>
            </w:r>
            <w:r w:rsidRPr="003A42E8">
              <w:rPr>
                <w:lang w:val="it-IT"/>
              </w:rPr>
              <w:t>: B (0.65±0.65) = CO (0.54±0.51); B &gt; SA (0.53±0.54); CO = SA</w:t>
            </w:r>
          </w:p>
          <w:p w14:paraId="668C9533" w14:textId="77777777" w:rsidR="002B0AC1" w:rsidRPr="003A42E8" w:rsidRDefault="002B0AC1" w:rsidP="003A42E8">
            <w:pPr>
              <w:pStyle w:val="NoSpacing"/>
              <w:jc w:val="left"/>
            </w:pPr>
            <w:r w:rsidRPr="003A42E8">
              <w:rPr>
                <w:u w:val="single"/>
              </w:rPr>
              <w:t>HDL-C</w:t>
            </w:r>
            <w:r w:rsidRPr="003A42E8">
              <w:t>: B (1.4±0.4) = CO (1.5±0.4) = SA (1.4±0.3)</w:t>
            </w:r>
          </w:p>
          <w:p w14:paraId="3A44B2C6" w14:textId="77777777" w:rsidR="002B0AC1" w:rsidRPr="003A42E8" w:rsidRDefault="002B0AC1" w:rsidP="003A42E8">
            <w:pPr>
              <w:pStyle w:val="NoSpacing"/>
              <w:jc w:val="left"/>
              <w:rPr>
                <w:lang w:val="it-IT"/>
              </w:rPr>
            </w:pPr>
            <w:r w:rsidRPr="003A42E8">
              <w:rPr>
                <w:u w:val="single"/>
                <w:lang w:val="it-IT"/>
              </w:rPr>
              <w:t xml:space="preserve">ApoAI </w:t>
            </w:r>
            <w:r w:rsidRPr="003A42E8">
              <w:rPr>
                <w:lang w:val="it-IT"/>
              </w:rPr>
              <w:t>(mg/L): B (141±23) = CO (157±17) &gt; SA (132±22)</w:t>
            </w:r>
          </w:p>
          <w:p w14:paraId="788B2952" w14:textId="77777777" w:rsidR="002B0AC1" w:rsidRPr="003A42E8" w:rsidRDefault="002B0AC1" w:rsidP="003A42E8">
            <w:pPr>
              <w:pStyle w:val="NoSpacing"/>
              <w:jc w:val="left"/>
            </w:pPr>
            <w:proofErr w:type="spellStart"/>
            <w:r w:rsidRPr="003A42E8">
              <w:rPr>
                <w:u w:val="single"/>
              </w:rPr>
              <w:t>ApoB</w:t>
            </w:r>
            <w:proofErr w:type="spellEnd"/>
            <w:r w:rsidRPr="003A42E8">
              <w:rPr>
                <w:u w:val="single"/>
              </w:rPr>
              <w:t xml:space="preserve"> </w:t>
            </w:r>
            <w:r w:rsidRPr="003A42E8">
              <w:t>(mg/dL): B (86 ± 20) = CO (91±32) &gt; SA (77±19)</w:t>
            </w:r>
          </w:p>
          <w:p w14:paraId="0DBD355D" w14:textId="77777777" w:rsidR="002B0AC1" w:rsidRPr="003A42E8" w:rsidRDefault="002B0AC1" w:rsidP="003A42E8">
            <w:pPr>
              <w:pStyle w:val="NoSpacing"/>
              <w:jc w:val="left"/>
            </w:pPr>
            <w:r w:rsidRPr="003A42E8">
              <w:rPr>
                <w:u w:val="single"/>
              </w:rPr>
              <w:t>TG</w:t>
            </w:r>
            <w:r w:rsidRPr="003A42E8">
              <w:t>: B (2.0±1.3) &gt; CO (1.8±1.0) = SA (1.7±1.0)</w:t>
            </w:r>
          </w:p>
        </w:tc>
        <w:tc>
          <w:tcPr>
            <w:tcW w:w="1829" w:type="dxa"/>
            <w:tcBorders>
              <w:top w:val="nil"/>
              <w:left w:val="nil"/>
              <w:bottom w:val="nil"/>
              <w:right w:val="nil"/>
            </w:tcBorders>
          </w:tcPr>
          <w:p w14:paraId="2EB4ECF4" w14:textId="77777777" w:rsidR="002B0AC1" w:rsidRPr="003A42E8" w:rsidRDefault="002B0AC1" w:rsidP="003A42E8">
            <w:pPr>
              <w:pStyle w:val="NoSpacing"/>
              <w:jc w:val="left"/>
            </w:pPr>
            <w:r w:rsidRPr="003A42E8">
              <w:t>Unbalanced male and female ratios</w:t>
            </w:r>
          </w:p>
          <w:p w14:paraId="6DF32102" w14:textId="77777777" w:rsidR="002B0AC1" w:rsidRPr="003A42E8" w:rsidRDefault="002B0AC1" w:rsidP="003A42E8">
            <w:pPr>
              <w:pStyle w:val="NoSpacing"/>
              <w:jc w:val="left"/>
            </w:pPr>
            <w:r w:rsidRPr="003A42E8">
              <w:t>No wash out</w:t>
            </w:r>
          </w:p>
        </w:tc>
      </w:tr>
      <w:tr w:rsidR="002B0AC1" w:rsidRPr="003A42E8" w14:paraId="3B9834EE" w14:textId="77777777" w:rsidTr="003A42E8">
        <w:trPr>
          <w:trHeight w:val="713"/>
        </w:trPr>
        <w:tc>
          <w:tcPr>
            <w:tcW w:w="1985" w:type="dxa"/>
            <w:tcBorders>
              <w:top w:val="nil"/>
              <w:left w:val="nil"/>
              <w:bottom w:val="nil"/>
              <w:right w:val="nil"/>
            </w:tcBorders>
          </w:tcPr>
          <w:p w14:paraId="57D76081" w14:textId="77777777" w:rsidR="002B0AC1" w:rsidRPr="003A42E8" w:rsidRDefault="002B0AC1" w:rsidP="003A42E8">
            <w:pPr>
              <w:pStyle w:val="NoSpacing"/>
              <w:jc w:val="left"/>
            </w:pPr>
            <w:r w:rsidRPr="003A42E8">
              <w:t>Cox et al, 1998</w:t>
            </w:r>
          </w:p>
          <w:p w14:paraId="7C9E1511" w14:textId="72C8292B" w:rsidR="002B0AC1" w:rsidRPr="003A42E8" w:rsidRDefault="002B0AC1" w:rsidP="003A42E8">
            <w:pPr>
              <w:pStyle w:val="NoSpacing"/>
              <w:jc w:val="left"/>
            </w:pPr>
            <w:r w:rsidRPr="003A42E8">
              <w:t xml:space="preserve">(New Zealand) </w:t>
            </w:r>
            <w:r w:rsidRPr="003A42E8">
              <w:fldChar w:fldCharType="begin"/>
            </w:r>
            <w:r w:rsidR="006672CF">
              <w:instrText xml:space="preserve"> ADDIN EN.CITE &lt;EndNote&gt;&lt;Cite&gt;&lt;Author&gt;Cox&lt;/Author&gt;&lt;Year&gt;1998&lt;/Year&gt;&lt;RecNum&gt;2550&lt;/RecNum&gt;&lt;DisplayText&gt;(Cox et al., 1998)&lt;/DisplayText&gt;&lt;record&gt;&lt;rec-number&gt;2550&lt;/rec-number&gt;&lt;foreign-keys&gt;&lt;key app="EN" db-id="0w9vvr9elstpwvez5vpxzssnzdfrfew0drwp" timestamp="0"&gt;2550&lt;/key&gt;&lt;/foreign-keys&gt;&lt;ref-type name="Journal Article"&gt;17&lt;/ref-type&gt;&lt;contributors&gt;&lt;authors&gt;&lt;author&gt;Cox, Charlotte&lt;/author&gt;&lt;author&gt;Sutherland, Waynne&lt;/author&gt;&lt;author&gt;Mann, Jim&lt;/author&gt;&lt;author&gt;Jong,  S de&lt;/author&gt;&lt;author&gt;Chisholm, Alexandra&lt;/author&gt;&lt;author&gt;Skeaff, Murray&lt;/author&gt;&lt;/authors&gt;&lt;/contributors&gt;&lt;titles&gt;&lt;title&gt;Effects of dietary coconut oil, butter and safflower oil on plasma lipids, lipoproteins and lathosterol levels&lt;/title&gt;&lt;secondary-title&gt;European Journal of Clinical Nutrition&lt;/secondary-title&gt;&lt;short-title&gt;Dietary fat type and lathosterol levels&lt;/short-title&gt;&lt;/titles&gt;&lt;pages&gt;650-654&lt;/pages&gt;&lt;volume&gt;52&lt;/volume&gt;&lt;dates&gt;&lt;year&gt;1998&lt;/year&gt;&lt;/dates&gt;&lt;urls&gt;&lt;/urls&gt;&lt;/record&gt;&lt;/Cite&gt;&lt;/EndNote&gt;</w:instrText>
            </w:r>
            <w:r w:rsidRPr="003A42E8">
              <w:fldChar w:fldCharType="separate"/>
            </w:r>
            <w:r w:rsidR="006672CF">
              <w:rPr>
                <w:noProof/>
              </w:rPr>
              <w:t>(Cox et al., 1998)</w:t>
            </w:r>
            <w:r w:rsidRPr="003A42E8">
              <w:fldChar w:fldCharType="end"/>
            </w:r>
          </w:p>
        </w:tc>
        <w:tc>
          <w:tcPr>
            <w:tcW w:w="1417" w:type="dxa"/>
            <w:tcBorders>
              <w:top w:val="nil"/>
              <w:left w:val="nil"/>
              <w:bottom w:val="nil"/>
              <w:right w:val="nil"/>
            </w:tcBorders>
          </w:tcPr>
          <w:p w14:paraId="579B3612" w14:textId="77777777" w:rsidR="002B0AC1" w:rsidRPr="003A42E8" w:rsidRDefault="002B0AC1" w:rsidP="003A42E8">
            <w:pPr>
              <w:pStyle w:val="NoSpacing"/>
              <w:jc w:val="left"/>
            </w:pPr>
            <w:r w:rsidRPr="003A42E8">
              <w:t>37 healthy pacific island Polynesians (24 men and 17 women)</w:t>
            </w:r>
          </w:p>
          <w:p w14:paraId="787624FB" w14:textId="77777777" w:rsidR="002B0AC1" w:rsidRPr="003A42E8" w:rsidRDefault="002B0AC1" w:rsidP="003A42E8">
            <w:pPr>
              <w:pStyle w:val="NoSpacing"/>
              <w:jc w:val="left"/>
            </w:pPr>
            <w:r w:rsidRPr="003A42E8">
              <w:t>19-72 years old</w:t>
            </w:r>
          </w:p>
          <w:p w14:paraId="6775A638" w14:textId="77777777" w:rsidR="002B0AC1" w:rsidRPr="003A42E8" w:rsidRDefault="002B0AC1" w:rsidP="003A42E8">
            <w:pPr>
              <w:pStyle w:val="NoSpacing"/>
              <w:jc w:val="left"/>
            </w:pPr>
            <w:r w:rsidRPr="003A42E8">
              <w:t xml:space="preserve">4.2-7.5 mmol/L </w:t>
            </w:r>
            <w:r w:rsidRPr="003A42E8">
              <w:lastRenderedPageBreak/>
              <w:t>TC &lt; 3 mmol/L TG</w:t>
            </w:r>
          </w:p>
        </w:tc>
        <w:tc>
          <w:tcPr>
            <w:tcW w:w="1843" w:type="dxa"/>
            <w:tcBorders>
              <w:top w:val="nil"/>
              <w:left w:val="nil"/>
              <w:bottom w:val="nil"/>
              <w:right w:val="nil"/>
            </w:tcBorders>
          </w:tcPr>
          <w:p w14:paraId="2776A80F" w14:textId="77777777" w:rsidR="002B0AC1" w:rsidRPr="003A42E8" w:rsidRDefault="002B0AC1" w:rsidP="003A42E8">
            <w:pPr>
              <w:pStyle w:val="NoSpacing"/>
              <w:jc w:val="left"/>
            </w:pPr>
            <w:r w:rsidRPr="003A42E8">
              <w:lastRenderedPageBreak/>
              <w:t>Sequential, cross over, no wash out</w:t>
            </w:r>
          </w:p>
          <w:p w14:paraId="0E1A08A4" w14:textId="77777777" w:rsidR="002B0AC1" w:rsidRPr="003A42E8" w:rsidRDefault="002B0AC1" w:rsidP="003A42E8">
            <w:pPr>
              <w:pStyle w:val="NoSpacing"/>
              <w:jc w:val="left"/>
            </w:pPr>
            <w:r w:rsidRPr="003A42E8">
              <w:t>24 weeks (6-week run in + 3x6-week diet)</w:t>
            </w:r>
          </w:p>
        </w:tc>
        <w:tc>
          <w:tcPr>
            <w:tcW w:w="2835" w:type="dxa"/>
            <w:tcBorders>
              <w:top w:val="nil"/>
              <w:left w:val="nil"/>
              <w:bottom w:val="nil"/>
              <w:right w:val="nil"/>
            </w:tcBorders>
          </w:tcPr>
          <w:p w14:paraId="17CA301B" w14:textId="77777777" w:rsidR="002B0AC1" w:rsidRPr="003A42E8" w:rsidRDefault="002B0AC1" w:rsidP="003A42E8">
            <w:pPr>
              <w:pStyle w:val="NoSpacing"/>
              <w:jc w:val="left"/>
            </w:pPr>
            <w:r w:rsidRPr="003A42E8">
              <w:t>Diet providing 17%E protein, 47%E carbohydrate, 36%E fat and cholesterol matched (250±300 mg/d).</w:t>
            </w:r>
          </w:p>
          <w:p w14:paraId="42A43BF3" w14:textId="77777777" w:rsidR="002B0AC1" w:rsidRPr="003A42E8" w:rsidRDefault="002B0AC1" w:rsidP="003A42E8">
            <w:pPr>
              <w:pStyle w:val="NoSpacing"/>
              <w:jc w:val="left"/>
              <w:rPr>
                <w:b/>
              </w:rPr>
            </w:pPr>
            <w:r w:rsidRPr="003A42E8">
              <w:t xml:space="preserve">Fat sources: (B) Butter, 39g butter + palmitic acid rich (~17g palmitic acid); (CO) Coconut oil, 39g coconut oil (~17g lauric acid); (SA) Safflower, 24g safflower oil (~17g </w:t>
            </w:r>
            <w:r w:rsidRPr="003A42E8">
              <w:lastRenderedPageBreak/>
              <w:t>linoleic acid)</w:t>
            </w:r>
          </w:p>
        </w:tc>
        <w:tc>
          <w:tcPr>
            <w:tcW w:w="6109" w:type="dxa"/>
            <w:tcBorders>
              <w:top w:val="nil"/>
              <w:left w:val="nil"/>
              <w:bottom w:val="nil"/>
              <w:right w:val="nil"/>
            </w:tcBorders>
          </w:tcPr>
          <w:p w14:paraId="319C9F56" w14:textId="77777777" w:rsidR="002B0AC1" w:rsidRPr="003A42E8" w:rsidRDefault="002B0AC1" w:rsidP="003A42E8">
            <w:pPr>
              <w:pStyle w:val="NoSpacing"/>
              <w:jc w:val="left"/>
            </w:pPr>
            <w:r w:rsidRPr="003A42E8">
              <w:rPr>
                <w:u w:val="single"/>
              </w:rPr>
              <w:lastRenderedPageBreak/>
              <w:t>TC</w:t>
            </w:r>
            <w:r w:rsidRPr="003A42E8">
              <w:t>: B (5.61±0.96) = CO (5.47±0.91) &gt; SA (5.10±0.93)</w:t>
            </w:r>
          </w:p>
          <w:p w14:paraId="609979B6" w14:textId="77777777" w:rsidR="002B0AC1" w:rsidRPr="003A42E8" w:rsidRDefault="002B0AC1" w:rsidP="003A42E8">
            <w:pPr>
              <w:pStyle w:val="NoSpacing"/>
              <w:jc w:val="left"/>
            </w:pPr>
            <w:r w:rsidRPr="003A42E8">
              <w:rPr>
                <w:u w:val="single"/>
              </w:rPr>
              <w:t>VLDL-C</w:t>
            </w:r>
            <w:r w:rsidRPr="003A42E8">
              <w:t>: B (0.34±0.18) = CO (0.41±0.36) = SA (0.45±0.45)</w:t>
            </w:r>
          </w:p>
          <w:p w14:paraId="7ADF224A" w14:textId="77777777" w:rsidR="002B0AC1" w:rsidRPr="003A42E8" w:rsidRDefault="002B0AC1" w:rsidP="003A42E8">
            <w:pPr>
              <w:pStyle w:val="NoSpacing"/>
              <w:jc w:val="left"/>
            </w:pPr>
            <w:r w:rsidRPr="003A42E8">
              <w:rPr>
                <w:u w:val="single"/>
              </w:rPr>
              <w:t>LDL-C</w:t>
            </w:r>
            <w:r w:rsidRPr="003A42E8">
              <w:t>: B (4.08±0.89) &gt; CO (3.79±0.75) &gt; SA (3.50±0.84)</w:t>
            </w:r>
          </w:p>
          <w:p w14:paraId="5D3375A7" w14:textId="77777777" w:rsidR="002B0AC1" w:rsidRPr="003A42E8" w:rsidRDefault="002B0AC1" w:rsidP="003A42E8">
            <w:pPr>
              <w:pStyle w:val="NoSpacing"/>
              <w:jc w:val="left"/>
            </w:pPr>
            <w:r w:rsidRPr="003A42E8">
              <w:rPr>
                <w:u w:val="single"/>
              </w:rPr>
              <w:t>HDL-C</w:t>
            </w:r>
            <w:r w:rsidRPr="003A42E8">
              <w:t>: B (1.16±0.24) = CO (1.21±0.27) &gt; SA (1.06±0.21)</w:t>
            </w:r>
          </w:p>
          <w:p w14:paraId="1A3582C7" w14:textId="77777777" w:rsidR="002B0AC1" w:rsidRPr="003A42E8" w:rsidRDefault="002B0AC1" w:rsidP="003A42E8">
            <w:pPr>
              <w:pStyle w:val="NoSpacing"/>
              <w:jc w:val="left"/>
              <w:rPr>
                <w:lang w:val="it-IT"/>
              </w:rPr>
            </w:pPr>
            <w:r w:rsidRPr="003A42E8">
              <w:rPr>
                <w:u w:val="single"/>
                <w:lang w:val="it-IT"/>
              </w:rPr>
              <w:t>ApoAI</w:t>
            </w:r>
            <w:r w:rsidRPr="003A42E8">
              <w:rPr>
                <w:lang w:val="it-IT"/>
              </w:rPr>
              <w:t xml:space="preserve"> (g/L): B (1.23±0.18) = CO (1.33±0.28) &gt; SA (1.15±0.14)</w:t>
            </w:r>
          </w:p>
          <w:p w14:paraId="11E6D07B" w14:textId="77777777" w:rsidR="002B0AC1" w:rsidRPr="003A42E8" w:rsidRDefault="002B0AC1" w:rsidP="003A42E8">
            <w:pPr>
              <w:pStyle w:val="NoSpacing"/>
              <w:jc w:val="left"/>
              <w:rPr>
                <w:lang w:val="it-IT"/>
              </w:rPr>
            </w:pPr>
            <w:r w:rsidRPr="003A42E8">
              <w:rPr>
                <w:u w:val="single"/>
                <w:lang w:val="it-IT"/>
              </w:rPr>
              <w:t>ApoAII</w:t>
            </w:r>
            <w:r w:rsidRPr="003A42E8">
              <w:rPr>
                <w:lang w:val="it-IT"/>
              </w:rPr>
              <w:t xml:space="preserve"> (g/L): B (0.34±0.08) = CO (0.35±0.08) = SA (0.35±0.08)</w:t>
            </w:r>
          </w:p>
          <w:p w14:paraId="5ED8BD66" w14:textId="77777777" w:rsidR="002B0AC1" w:rsidRPr="003A42E8" w:rsidRDefault="002B0AC1" w:rsidP="003A42E8">
            <w:pPr>
              <w:pStyle w:val="NoSpacing"/>
              <w:jc w:val="left"/>
            </w:pPr>
            <w:proofErr w:type="spellStart"/>
            <w:r w:rsidRPr="003A42E8">
              <w:rPr>
                <w:u w:val="single"/>
              </w:rPr>
              <w:t>ApoB</w:t>
            </w:r>
            <w:proofErr w:type="spellEnd"/>
            <w:r w:rsidRPr="003A42E8">
              <w:t xml:space="preserve"> (g/L): B (1.00±0.22) &gt; CO (0.87±0.38) = SA (0.76±0.18)</w:t>
            </w:r>
          </w:p>
          <w:p w14:paraId="3BE6CD2B" w14:textId="77777777" w:rsidR="002B0AC1" w:rsidRPr="003A42E8" w:rsidRDefault="002B0AC1" w:rsidP="003A42E8">
            <w:pPr>
              <w:pStyle w:val="NoSpacing"/>
              <w:jc w:val="left"/>
            </w:pPr>
            <w:r w:rsidRPr="003A42E8">
              <w:rPr>
                <w:u w:val="single"/>
              </w:rPr>
              <w:lastRenderedPageBreak/>
              <w:t>TG</w:t>
            </w:r>
            <w:r w:rsidRPr="003A42E8">
              <w:t>: B (1.86±0.89) = CO (1.61±0.93) = SA (1.77±.25)</w:t>
            </w:r>
          </w:p>
        </w:tc>
        <w:tc>
          <w:tcPr>
            <w:tcW w:w="1829" w:type="dxa"/>
            <w:tcBorders>
              <w:top w:val="nil"/>
              <w:left w:val="nil"/>
              <w:bottom w:val="nil"/>
              <w:right w:val="nil"/>
            </w:tcBorders>
          </w:tcPr>
          <w:p w14:paraId="2059BFAB" w14:textId="77777777" w:rsidR="002B0AC1" w:rsidRPr="003A42E8" w:rsidRDefault="002B0AC1" w:rsidP="003A42E8">
            <w:pPr>
              <w:pStyle w:val="NoSpacing"/>
              <w:jc w:val="left"/>
            </w:pPr>
            <w:r w:rsidRPr="003A42E8">
              <w:lastRenderedPageBreak/>
              <w:t>No randomization</w:t>
            </w:r>
          </w:p>
          <w:p w14:paraId="2E1ABCD1" w14:textId="77777777" w:rsidR="002B0AC1" w:rsidRPr="003A42E8" w:rsidRDefault="002B0AC1" w:rsidP="003A42E8">
            <w:pPr>
              <w:pStyle w:val="NoSpacing"/>
              <w:jc w:val="left"/>
            </w:pPr>
            <w:r w:rsidRPr="003A42E8">
              <w:t>No wash out</w:t>
            </w:r>
          </w:p>
          <w:p w14:paraId="52CA7285" w14:textId="77777777" w:rsidR="002B0AC1" w:rsidRPr="003A42E8" w:rsidRDefault="002B0AC1" w:rsidP="003A42E8">
            <w:pPr>
              <w:pStyle w:val="NoSpacing"/>
              <w:jc w:val="left"/>
            </w:pPr>
            <w:r w:rsidRPr="003A42E8">
              <w:t>Unblinded</w:t>
            </w:r>
          </w:p>
        </w:tc>
      </w:tr>
      <w:tr w:rsidR="002B0AC1" w:rsidRPr="003A42E8" w14:paraId="0337231A" w14:textId="77777777" w:rsidTr="003A42E8">
        <w:trPr>
          <w:trHeight w:val="1887"/>
        </w:trPr>
        <w:tc>
          <w:tcPr>
            <w:tcW w:w="1985" w:type="dxa"/>
            <w:tcBorders>
              <w:top w:val="nil"/>
              <w:left w:val="nil"/>
              <w:bottom w:val="nil"/>
              <w:right w:val="nil"/>
            </w:tcBorders>
          </w:tcPr>
          <w:p w14:paraId="5933556B" w14:textId="25FF93D5" w:rsidR="002B0AC1" w:rsidRPr="003A42E8" w:rsidRDefault="002B0AC1" w:rsidP="003A42E8">
            <w:pPr>
              <w:pStyle w:val="NoSpacing"/>
              <w:jc w:val="left"/>
            </w:pPr>
            <w:proofErr w:type="spellStart"/>
            <w:r w:rsidRPr="003A42E8">
              <w:t>Assuncao</w:t>
            </w:r>
            <w:proofErr w:type="spellEnd"/>
            <w:r w:rsidRPr="003A42E8">
              <w:t xml:space="preserve"> et al, 2009 (Brazil) </w:t>
            </w:r>
            <w:r w:rsidRPr="003A42E8">
              <w:fldChar w:fldCharType="begin"/>
            </w:r>
            <w:r w:rsidR="006672CF">
              <w:instrText xml:space="preserve"> ADDIN EN.CITE &lt;EndNote&gt;&lt;Cite&gt;&lt;Author&gt;Assuncao&lt;/Author&gt;&lt;Year&gt;2009&lt;/Year&gt;&lt;RecNum&gt;2551&lt;/RecNum&gt;&lt;DisplayText&gt;(Assuncao et al., 2009)&lt;/DisplayText&gt;&lt;record&gt;&lt;rec-number&gt;2551&lt;/rec-number&gt;&lt;foreign-keys&gt;&lt;key app="EN" db-id="0w9vvr9elstpwvez5vpxzssnzdfrfew0drwp" timestamp="0"&gt;2551&lt;/key&gt;&lt;/foreign-keys&gt;&lt;ref-type name="Journal Article"&gt;17&lt;/ref-type&gt;&lt;contributors&gt;&lt;authors&gt;&lt;author&gt;Assuncao, M. L.&lt;/author&gt;&lt;author&gt;Ferreira, H. S.&lt;/author&gt;&lt;author&gt;dos Santos, A. F.&lt;/author&gt;&lt;author&gt;Cabral, C. R., Jr.&lt;/author&gt;&lt;author&gt;Florencio, T. M.&lt;/author&gt;&lt;/authors&gt;&lt;/contributors&gt;&lt;auth-address&gt;Faculdade de Nutricao, Universidade Federal de Alagoas, Maceio, AL 57072-970, Brazil.&lt;/auth-address&gt;&lt;titles&gt;&lt;title&gt;Effects of dietary coconut oil on the biochemical and anthropometric profiles of women presenting abdominal obesity&lt;/title&gt;&lt;secondary-title&gt;Lipids&lt;/secondary-title&gt;&lt;/titles&gt;&lt;pages&gt;593-601&lt;/pages&gt;&lt;volume&gt;44&lt;/volume&gt;&lt;number&gt;7&lt;/number&gt;&lt;keywords&gt;&lt;keyword&gt;Abdominal Fat/*drug effects&lt;/keyword&gt;&lt;keyword&gt;Adiposity/drug effects&lt;/keyword&gt;&lt;keyword&gt;Adult&lt;/keyword&gt;&lt;keyword&gt;Body Mass Index&lt;/keyword&gt;&lt;keyword&gt;Body Weight/drug effects&lt;/keyword&gt;&lt;keyword&gt;Body Weights and Measures&lt;/keyword&gt;&lt;keyword&gt;*Cocos/chemistry&lt;/keyword&gt;&lt;keyword&gt;Dietary Fats, Unsaturated/*pharmacology/therapeutic use&lt;/keyword&gt;&lt;keyword&gt;Dietary Supplements&lt;/keyword&gt;&lt;keyword&gt;Double-Blind Method&lt;/keyword&gt;&lt;keyword&gt;Female&lt;/keyword&gt;&lt;keyword&gt;Humans&lt;/keyword&gt;&lt;keyword&gt;Lipids/blood&lt;/keyword&gt;&lt;keyword&gt;Obesity/blood/*diet therapy/physiopathology&lt;/keyword&gt;&lt;keyword&gt;Young Adult&lt;/keyword&gt;&lt;/keywords&gt;&lt;dates&gt;&lt;year&gt;2009&lt;/year&gt;&lt;pub-dates&gt;&lt;date&gt;Jul&lt;/date&gt;&lt;/pub-dates&gt;&lt;/dates&gt;&lt;isbn&gt;1558-9307 (Electronic)&amp;#xD;0024-4201 (Linking)&lt;/isbn&gt;&lt;accession-num&gt;19437058&lt;/accession-num&gt;&lt;urls&gt;&lt;related-urls&gt;&lt;url&gt;https://www.ncbi.nlm.nih.gov/pubmed/19437058&lt;/url&gt;&lt;/related-urls&gt;&lt;/urls&gt;&lt;electronic-resource-num&gt;10.1007/s11745-009-3306-6&lt;/electronic-resource-num&gt;&lt;/record&gt;&lt;/Cite&gt;&lt;/EndNote&gt;</w:instrText>
            </w:r>
            <w:r w:rsidRPr="003A42E8">
              <w:fldChar w:fldCharType="separate"/>
            </w:r>
            <w:r w:rsidR="006672CF">
              <w:rPr>
                <w:noProof/>
              </w:rPr>
              <w:t>(Assuncao et al., 2009)</w:t>
            </w:r>
            <w:r w:rsidRPr="003A42E8">
              <w:fldChar w:fldCharType="end"/>
            </w:r>
          </w:p>
        </w:tc>
        <w:tc>
          <w:tcPr>
            <w:tcW w:w="1417" w:type="dxa"/>
            <w:tcBorders>
              <w:top w:val="nil"/>
              <w:left w:val="nil"/>
              <w:bottom w:val="nil"/>
              <w:right w:val="nil"/>
            </w:tcBorders>
          </w:tcPr>
          <w:p w14:paraId="2160C43D" w14:textId="77777777" w:rsidR="002B0AC1" w:rsidRPr="003A42E8" w:rsidRDefault="002B0AC1" w:rsidP="003A42E8">
            <w:pPr>
              <w:pStyle w:val="NoSpacing"/>
              <w:jc w:val="left"/>
            </w:pPr>
            <w:r w:rsidRPr="003A42E8">
              <w:t>40 women</w:t>
            </w:r>
          </w:p>
          <w:p w14:paraId="18550DE3" w14:textId="77777777" w:rsidR="002B0AC1" w:rsidRPr="003A42E8" w:rsidRDefault="002B0AC1" w:rsidP="003A42E8">
            <w:pPr>
              <w:pStyle w:val="NoSpacing"/>
              <w:jc w:val="left"/>
            </w:pPr>
            <w:r w:rsidRPr="003A42E8">
              <w:t>20–40 years old</w:t>
            </w:r>
          </w:p>
          <w:p w14:paraId="12027A03" w14:textId="77777777" w:rsidR="002B0AC1" w:rsidRPr="003A42E8" w:rsidRDefault="002B0AC1" w:rsidP="003A42E8">
            <w:pPr>
              <w:pStyle w:val="NoSpacing"/>
              <w:jc w:val="left"/>
            </w:pPr>
            <w:r w:rsidRPr="003A42E8">
              <w:t xml:space="preserve">&gt;88cm waist </w:t>
            </w:r>
            <w:proofErr w:type="spellStart"/>
            <w:r w:rsidRPr="003A42E8">
              <w:t>circumfe-rence</w:t>
            </w:r>
            <w:proofErr w:type="spellEnd"/>
          </w:p>
        </w:tc>
        <w:tc>
          <w:tcPr>
            <w:tcW w:w="1843" w:type="dxa"/>
            <w:tcBorders>
              <w:top w:val="nil"/>
              <w:left w:val="nil"/>
              <w:bottom w:val="nil"/>
              <w:right w:val="nil"/>
            </w:tcBorders>
          </w:tcPr>
          <w:p w14:paraId="040F6F94" w14:textId="77777777" w:rsidR="002B0AC1" w:rsidRPr="003A42E8" w:rsidRDefault="002B0AC1" w:rsidP="003A42E8">
            <w:pPr>
              <w:pStyle w:val="NoSpacing"/>
              <w:jc w:val="left"/>
            </w:pPr>
            <w:r w:rsidRPr="003A42E8">
              <w:t>Randomized,</w:t>
            </w:r>
          </w:p>
          <w:p w14:paraId="5F3833DD" w14:textId="77777777" w:rsidR="002B0AC1" w:rsidRPr="003A42E8" w:rsidRDefault="002B0AC1" w:rsidP="003A42E8">
            <w:pPr>
              <w:pStyle w:val="NoSpacing"/>
              <w:jc w:val="left"/>
            </w:pPr>
            <w:r w:rsidRPr="003A42E8">
              <w:t>double-blind, clinical trial</w:t>
            </w:r>
          </w:p>
          <w:p w14:paraId="0A2AA0D8" w14:textId="77777777" w:rsidR="002B0AC1" w:rsidRPr="003A42E8" w:rsidRDefault="002B0AC1" w:rsidP="003A42E8">
            <w:pPr>
              <w:pStyle w:val="NoSpacing"/>
              <w:jc w:val="left"/>
            </w:pPr>
            <w:r w:rsidRPr="003A42E8">
              <w:t>12 weeks</w:t>
            </w:r>
          </w:p>
        </w:tc>
        <w:tc>
          <w:tcPr>
            <w:tcW w:w="2835" w:type="dxa"/>
            <w:tcBorders>
              <w:top w:val="nil"/>
              <w:left w:val="nil"/>
              <w:bottom w:val="nil"/>
              <w:right w:val="nil"/>
            </w:tcBorders>
          </w:tcPr>
          <w:p w14:paraId="2069461A" w14:textId="77777777" w:rsidR="002B0AC1" w:rsidRPr="003A42E8" w:rsidRDefault="002B0AC1" w:rsidP="003A42E8">
            <w:pPr>
              <w:pStyle w:val="NoSpacing"/>
              <w:jc w:val="left"/>
            </w:pPr>
            <w:r w:rsidRPr="003A42E8">
              <w:t xml:space="preserve">S: 30 mL of </w:t>
            </w:r>
            <w:proofErr w:type="gramStart"/>
            <w:r w:rsidRPr="003A42E8">
              <w:t>soy bean</w:t>
            </w:r>
            <w:proofErr w:type="gramEnd"/>
            <w:r w:rsidRPr="003A42E8">
              <w:t xml:space="preserve"> oil</w:t>
            </w:r>
          </w:p>
          <w:p w14:paraId="01B31FCD" w14:textId="77777777" w:rsidR="002B0AC1" w:rsidRPr="003A42E8" w:rsidRDefault="002B0AC1" w:rsidP="003A42E8">
            <w:pPr>
              <w:pStyle w:val="NoSpacing"/>
              <w:jc w:val="left"/>
            </w:pPr>
            <w:r w:rsidRPr="003A42E8">
              <w:t>CO: 30mL of coconut oil</w:t>
            </w:r>
          </w:p>
          <w:p w14:paraId="4FD7B278" w14:textId="77777777" w:rsidR="002B0AC1" w:rsidRPr="003A42E8" w:rsidRDefault="002B0AC1" w:rsidP="003A42E8">
            <w:pPr>
              <w:pStyle w:val="NoSpacing"/>
              <w:jc w:val="left"/>
            </w:pPr>
            <w:r w:rsidRPr="003A42E8">
              <w:t xml:space="preserve">Both combined with a balanced hypocaloric diet and a 50min daily walk. </w:t>
            </w:r>
          </w:p>
        </w:tc>
        <w:tc>
          <w:tcPr>
            <w:tcW w:w="6109" w:type="dxa"/>
            <w:tcBorders>
              <w:top w:val="nil"/>
              <w:left w:val="nil"/>
              <w:bottom w:val="nil"/>
              <w:right w:val="nil"/>
            </w:tcBorders>
          </w:tcPr>
          <w:p w14:paraId="20E68BE0" w14:textId="77777777" w:rsidR="002B0AC1" w:rsidRPr="003A42E8" w:rsidRDefault="002B0AC1" w:rsidP="003A42E8">
            <w:pPr>
              <w:pStyle w:val="NoSpacing"/>
              <w:jc w:val="left"/>
            </w:pPr>
            <w:r w:rsidRPr="003A42E8">
              <w:rPr>
                <w:u w:val="single"/>
              </w:rPr>
              <w:t>TC</w:t>
            </w:r>
            <w:r w:rsidRPr="003A42E8">
              <w:t xml:space="preserve"> (change): S significant increase; CO not significant</w:t>
            </w:r>
          </w:p>
          <w:p w14:paraId="4790D888" w14:textId="77777777" w:rsidR="002B0AC1" w:rsidRPr="003A42E8" w:rsidRDefault="002B0AC1" w:rsidP="003A42E8">
            <w:pPr>
              <w:pStyle w:val="NoSpacing"/>
              <w:jc w:val="left"/>
            </w:pPr>
            <w:r w:rsidRPr="003A42E8">
              <w:rPr>
                <w:u w:val="single"/>
              </w:rPr>
              <w:t>LDL-C</w:t>
            </w:r>
            <w:r w:rsidRPr="003A42E8">
              <w:t xml:space="preserve"> (change): S significant increase; CO not significant</w:t>
            </w:r>
          </w:p>
          <w:p w14:paraId="1ACFB02D" w14:textId="77777777" w:rsidR="002B0AC1" w:rsidRPr="003A42E8" w:rsidRDefault="002B0AC1" w:rsidP="003A42E8">
            <w:pPr>
              <w:pStyle w:val="NoSpacing"/>
              <w:jc w:val="left"/>
            </w:pPr>
            <w:r w:rsidRPr="003A42E8">
              <w:rPr>
                <w:u w:val="single"/>
              </w:rPr>
              <w:t>HDL-C</w:t>
            </w:r>
            <w:r w:rsidRPr="003A42E8">
              <w:t xml:space="preserve"> (change): S significant decrease; CO not significant</w:t>
            </w:r>
          </w:p>
          <w:p w14:paraId="2CA66EDD" w14:textId="77777777" w:rsidR="002B0AC1" w:rsidRPr="003A42E8" w:rsidRDefault="002B0AC1" w:rsidP="003A42E8">
            <w:pPr>
              <w:pStyle w:val="NoSpacing"/>
              <w:jc w:val="left"/>
            </w:pPr>
            <w:r w:rsidRPr="003A42E8">
              <w:rPr>
                <w:u w:val="single"/>
              </w:rPr>
              <w:t>LDL-C/HDL-C</w:t>
            </w:r>
            <w:r w:rsidRPr="003A42E8">
              <w:t xml:space="preserve"> (change): S significant increase; CO not significant</w:t>
            </w:r>
          </w:p>
          <w:p w14:paraId="07F7D6D3" w14:textId="77777777" w:rsidR="002B0AC1" w:rsidRPr="003A42E8" w:rsidRDefault="002B0AC1" w:rsidP="003A42E8">
            <w:pPr>
              <w:pStyle w:val="NoSpacing"/>
              <w:jc w:val="left"/>
            </w:pPr>
            <w:r w:rsidRPr="003A42E8">
              <w:rPr>
                <w:u w:val="single"/>
              </w:rPr>
              <w:t>TG</w:t>
            </w:r>
            <w:r w:rsidRPr="003A42E8">
              <w:t xml:space="preserve"> (change): S and CO not significant</w:t>
            </w:r>
          </w:p>
          <w:p w14:paraId="49F91B84" w14:textId="77777777" w:rsidR="002B0AC1" w:rsidRPr="003A42E8" w:rsidRDefault="002B0AC1" w:rsidP="003A42E8">
            <w:pPr>
              <w:pStyle w:val="NoSpacing"/>
              <w:jc w:val="left"/>
            </w:pPr>
          </w:p>
        </w:tc>
        <w:tc>
          <w:tcPr>
            <w:tcW w:w="1829" w:type="dxa"/>
            <w:tcBorders>
              <w:top w:val="nil"/>
              <w:left w:val="nil"/>
              <w:bottom w:val="nil"/>
              <w:right w:val="nil"/>
            </w:tcBorders>
          </w:tcPr>
          <w:p w14:paraId="74A18000" w14:textId="77777777" w:rsidR="002B0AC1" w:rsidRPr="003A42E8" w:rsidRDefault="002B0AC1" w:rsidP="003A42E8">
            <w:pPr>
              <w:pStyle w:val="NoSpacing"/>
              <w:jc w:val="left"/>
            </w:pPr>
            <w:r w:rsidRPr="003A42E8">
              <w:t>No power calculation</w:t>
            </w:r>
          </w:p>
          <w:p w14:paraId="72B87329" w14:textId="77777777" w:rsidR="002B0AC1" w:rsidRPr="003A42E8" w:rsidRDefault="002B0AC1" w:rsidP="003A42E8">
            <w:pPr>
              <w:pStyle w:val="NoSpacing"/>
              <w:jc w:val="left"/>
            </w:pPr>
            <w:r w:rsidRPr="003A42E8">
              <w:t>Small sample size</w:t>
            </w:r>
          </w:p>
          <w:p w14:paraId="2926F324" w14:textId="77777777" w:rsidR="002B0AC1" w:rsidRPr="003A42E8" w:rsidRDefault="002B0AC1" w:rsidP="003A42E8">
            <w:pPr>
              <w:pStyle w:val="NoSpacing"/>
              <w:jc w:val="left"/>
            </w:pPr>
            <w:r w:rsidRPr="003A42E8">
              <w:t>Only women</w:t>
            </w:r>
          </w:p>
          <w:p w14:paraId="564A80AC" w14:textId="77777777" w:rsidR="002B0AC1" w:rsidRPr="003A42E8" w:rsidRDefault="002B0AC1" w:rsidP="003A42E8">
            <w:pPr>
              <w:pStyle w:val="NoSpacing"/>
              <w:jc w:val="left"/>
            </w:pPr>
            <w:r w:rsidRPr="003A42E8">
              <w:t>Does not compare diets</w:t>
            </w:r>
          </w:p>
        </w:tc>
      </w:tr>
      <w:tr w:rsidR="002B0AC1" w:rsidRPr="003A42E8" w14:paraId="6093653A" w14:textId="77777777" w:rsidTr="003A42E8">
        <w:trPr>
          <w:trHeight w:val="2552"/>
        </w:trPr>
        <w:tc>
          <w:tcPr>
            <w:tcW w:w="1985" w:type="dxa"/>
            <w:tcBorders>
              <w:top w:val="nil"/>
              <w:left w:val="nil"/>
              <w:bottom w:val="nil"/>
              <w:right w:val="nil"/>
            </w:tcBorders>
          </w:tcPr>
          <w:p w14:paraId="754A3D09" w14:textId="77777777" w:rsidR="002B0AC1" w:rsidRPr="003A42E8" w:rsidRDefault="002B0AC1" w:rsidP="003A42E8">
            <w:pPr>
              <w:pStyle w:val="NoSpacing"/>
              <w:jc w:val="left"/>
            </w:pPr>
            <w:proofErr w:type="spellStart"/>
            <w:r w:rsidRPr="003A42E8">
              <w:t>Voon</w:t>
            </w:r>
            <w:proofErr w:type="spellEnd"/>
            <w:r w:rsidRPr="003A42E8">
              <w:t xml:space="preserve"> et al, 2011</w:t>
            </w:r>
          </w:p>
          <w:p w14:paraId="3C148300" w14:textId="7062E790" w:rsidR="002B0AC1" w:rsidRPr="003A42E8" w:rsidRDefault="002B0AC1" w:rsidP="003A42E8">
            <w:pPr>
              <w:pStyle w:val="NoSpacing"/>
              <w:jc w:val="left"/>
            </w:pPr>
            <w:r w:rsidRPr="003A42E8">
              <w:t xml:space="preserve">(Malaysia) </w:t>
            </w:r>
            <w:r w:rsidRPr="003A42E8">
              <w:fldChar w:fldCharType="begin">
                <w:fldData xml:space="preserve">PEVuZE5vdGU+PENpdGU+PEF1dGhvcj5Wb29uPC9BdXRob3I+PFllYXI+MjAxMTwvWWVhcj48UmVj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</w:fldData>
              </w:fldChar>
            </w:r>
            <w:r w:rsidR="006672CF">
              <w:instrText xml:space="preserve"> ADDIN EN.CITE </w:instrText>
            </w:r>
            <w:r w:rsidR="006672CF">
              <w:fldChar w:fldCharType="begin">
                <w:fldData xml:space="preserve">PEVuZE5vdGU+PENpdGU+PEF1dGhvcj5Wb29uPC9BdXRob3I+PFllYXI+MjAxMTwvWWVhcj48UmVj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</w:fldData>
              </w:fldChar>
            </w:r>
            <w:r w:rsidR="006672CF">
              <w:instrText xml:space="preserve"> ADDIN EN.CITE.DATA </w:instrText>
            </w:r>
            <w:r w:rsidR="006672CF">
              <w:fldChar w:fldCharType="end"/>
            </w:r>
            <w:r w:rsidRPr="003A42E8">
              <w:fldChar w:fldCharType="separate"/>
            </w:r>
            <w:r w:rsidR="006672CF">
              <w:rPr>
                <w:noProof/>
              </w:rPr>
              <w:t>(Voon et al., 2011)</w:t>
            </w:r>
            <w:r w:rsidRPr="003A42E8">
              <w:fldChar w:fldCharType="end"/>
            </w:r>
          </w:p>
        </w:tc>
        <w:tc>
          <w:tcPr>
            <w:tcW w:w="1417" w:type="dxa"/>
            <w:tcBorders>
              <w:top w:val="nil"/>
              <w:left w:val="nil"/>
              <w:bottom w:val="nil"/>
              <w:right w:val="nil"/>
            </w:tcBorders>
          </w:tcPr>
          <w:p w14:paraId="79F263CC" w14:textId="77777777" w:rsidR="002B0AC1" w:rsidRPr="003A42E8" w:rsidRDefault="002B0AC1" w:rsidP="003A42E8">
            <w:pPr>
              <w:pStyle w:val="NoSpacing"/>
              <w:jc w:val="left"/>
            </w:pPr>
            <w:r w:rsidRPr="003A42E8">
              <w:t>45 apparently healthy subjects</w:t>
            </w:r>
          </w:p>
        </w:tc>
        <w:tc>
          <w:tcPr>
            <w:tcW w:w="1843" w:type="dxa"/>
            <w:tcBorders>
              <w:top w:val="nil"/>
              <w:left w:val="nil"/>
              <w:bottom w:val="nil"/>
              <w:right w:val="nil"/>
            </w:tcBorders>
          </w:tcPr>
          <w:p w14:paraId="62EB9047" w14:textId="77777777" w:rsidR="002B0AC1" w:rsidRPr="003A42E8" w:rsidRDefault="002B0AC1" w:rsidP="003A42E8">
            <w:pPr>
              <w:pStyle w:val="NoSpacing"/>
              <w:jc w:val="left"/>
            </w:pPr>
            <w:r w:rsidRPr="003A42E8">
              <w:t>Crossover, 3 x 3 Latin-square, no wash out</w:t>
            </w:r>
          </w:p>
          <w:p w14:paraId="020AE7B6" w14:textId="77777777" w:rsidR="002B0AC1" w:rsidRPr="003A42E8" w:rsidRDefault="002B0AC1" w:rsidP="003A42E8">
            <w:pPr>
              <w:pStyle w:val="NoSpacing"/>
              <w:jc w:val="left"/>
            </w:pPr>
            <w:r w:rsidRPr="003A42E8">
              <w:t>18 weeks (3-week standardization, 3x5-week intervention)</w:t>
            </w:r>
          </w:p>
        </w:tc>
        <w:tc>
          <w:tcPr>
            <w:tcW w:w="2835" w:type="dxa"/>
            <w:tcBorders>
              <w:top w:val="nil"/>
              <w:left w:val="nil"/>
              <w:bottom w:val="nil"/>
              <w:right w:val="nil"/>
            </w:tcBorders>
          </w:tcPr>
          <w:p w14:paraId="7767E484" w14:textId="77777777" w:rsidR="002B0AC1" w:rsidRPr="003A42E8" w:rsidRDefault="002B0AC1" w:rsidP="003A42E8">
            <w:pPr>
              <w:pStyle w:val="NoSpacing"/>
              <w:jc w:val="left"/>
            </w:pPr>
            <w:r w:rsidRPr="003A42E8">
              <w:t>Diet containing 30%E fat, 1/3 from either palmitic acid (16:0) rich palm olein (PO), lauric and myristic acid (12:0+14:0) rich coconut oil (CO) or oleic acid (18:1) rich virgin olive oil (VOO), 20%E protein and 50% carbohydrate.</w:t>
            </w:r>
          </w:p>
          <w:p w14:paraId="67B68D05" w14:textId="77777777" w:rsidR="002B0AC1" w:rsidRPr="003A42E8" w:rsidRDefault="002B0AC1" w:rsidP="003A42E8">
            <w:pPr>
              <w:pStyle w:val="NoSpacing"/>
              <w:jc w:val="left"/>
            </w:pPr>
          </w:p>
        </w:tc>
        <w:tc>
          <w:tcPr>
            <w:tcW w:w="6109" w:type="dxa"/>
            <w:tcBorders>
              <w:top w:val="nil"/>
              <w:left w:val="nil"/>
              <w:bottom w:val="nil"/>
              <w:right w:val="nil"/>
            </w:tcBorders>
          </w:tcPr>
          <w:p w14:paraId="614CED54" w14:textId="77777777" w:rsidR="002B0AC1" w:rsidRPr="003A42E8" w:rsidRDefault="002B0AC1" w:rsidP="003A42E8">
            <w:pPr>
              <w:pStyle w:val="NoSpacing"/>
              <w:jc w:val="left"/>
              <w:rPr>
                <w:lang w:val="it-IT"/>
              </w:rPr>
            </w:pPr>
            <w:r w:rsidRPr="003A42E8">
              <w:rPr>
                <w:u w:val="single"/>
                <w:lang w:val="it-IT"/>
              </w:rPr>
              <w:t>TC</w:t>
            </w:r>
            <w:r w:rsidRPr="003A42E8">
              <w:rPr>
                <w:lang w:val="it-IT"/>
              </w:rPr>
              <w:t>: VOO (4.65±0.71) &lt; CO (4.95±0.69); PO (4.81±0.74) = VOO; PO = CO</w:t>
            </w:r>
          </w:p>
          <w:p w14:paraId="5F399AA9" w14:textId="77777777" w:rsidR="002B0AC1" w:rsidRPr="003A42E8" w:rsidRDefault="002B0AC1" w:rsidP="003A42E8">
            <w:pPr>
              <w:pStyle w:val="NoSpacing"/>
              <w:jc w:val="left"/>
              <w:rPr>
                <w:lang w:val="it-IT"/>
              </w:rPr>
            </w:pPr>
            <w:r w:rsidRPr="003A42E8">
              <w:rPr>
                <w:u w:val="single"/>
                <w:lang w:val="it-IT"/>
              </w:rPr>
              <w:t>LDL-C</w:t>
            </w:r>
            <w:r w:rsidRPr="003A42E8">
              <w:rPr>
                <w:lang w:val="it-IT"/>
              </w:rPr>
              <w:t>: VOO (3.06±0.64) &lt; CO (3.30±0.75); PO (3.20±0.71) = VOO; PO = CO</w:t>
            </w:r>
          </w:p>
          <w:p w14:paraId="3FEF3BDB" w14:textId="77777777" w:rsidR="002B0AC1" w:rsidRPr="003A42E8" w:rsidRDefault="002B0AC1" w:rsidP="003A42E8">
            <w:pPr>
              <w:pStyle w:val="NoSpacing"/>
              <w:jc w:val="left"/>
              <w:rPr>
                <w:lang w:val="it-IT"/>
              </w:rPr>
            </w:pPr>
            <w:r w:rsidRPr="003A42E8">
              <w:rPr>
                <w:u w:val="single"/>
                <w:lang w:val="it-IT"/>
              </w:rPr>
              <w:t>HDL-C</w:t>
            </w:r>
            <w:r w:rsidRPr="003A42E8">
              <w:rPr>
                <w:lang w:val="it-IT"/>
              </w:rPr>
              <w:t>: VOO (1.28±0.23) &lt; CO (1.37±0.30); PO (1.31±0.26) = VOO; PO = CO</w:t>
            </w:r>
          </w:p>
          <w:p w14:paraId="57D82111" w14:textId="77777777" w:rsidR="002B0AC1" w:rsidRPr="003A42E8" w:rsidRDefault="002B0AC1" w:rsidP="003A42E8">
            <w:pPr>
              <w:pStyle w:val="NoSpacing"/>
              <w:jc w:val="left"/>
            </w:pPr>
            <w:r w:rsidRPr="003A42E8">
              <w:rPr>
                <w:u w:val="single"/>
              </w:rPr>
              <w:t>TG</w:t>
            </w:r>
            <w:r w:rsidRPr="003A42E8">
              <w:t>: PO (0.85±0.31) = VOO (0.84±0.37) = CO (0.90±0.39)</w:t>
            </w:r>
          </w:p>
        </w:tc>
        <w:tc>
          <w:tcPr>
            <w:tcW w:w="1829" w:type="dxa"/>
            <w:tcBorders>
              <w:top w:val="nil"/>
              <w:left w:val="nil"/>
              <w:bottom w:val="nil"/>
              <w:right w:val="nil"/>
            </w:tcBorders>
          </w:tcPr>
          <w:p w14:paraId="19796138" w14:textId="77777777" w:rsidR="002B0AC1" w:rsidRPr="003A42E8" w:rsidRDefault="002B0AC1" w:rsidP="003A42E8">
            <w:pPr>
              <w:pStyle w:val="NoSpacing"/>
              <w:jc w:val="left"/>
            </w:pPr>
            <w:r w:rsidRPr="003A42E8">
              <w:t>No wash out</w:t>
            </w:r>
          </w:p>
        </w:tc>
      </w:tr>
      <w:tr w:rsidR="002B0AC1" w:rsidRPr="003A42E8" w14:paraId="48C723A5" w14:textId="77777777" w:rsidTr="003A42E8">
        <w:trPr>
          <w:trHeight w:val="3113"/>
        </w:trPr>
        <w:tc>
          <w:tcPr>
            <w:tcW w:w="1985" w:type="dxa"/>
            <w:tcBorders>
              <w:top w:val="nil"/>
              <w:left w:val="nil"/>
              <w:bottom w:val="nil"/>
              <w:right w:val="nil"/>
            </w:tcBorders>
          </w:tcPr>
          <w:p w14:paraId="119F51A4" w14:textId="77777777" w:rsidR="002B0AC1" w:rsidRPr="003A42E8" w:rsidRDefault="002B0AC1" w:rsidP="003A42E8">
            <w:pPr>
              <w:pStyle w:val="NoSpacing"/>
              <w:jc w:val="left"/>
            </w:pPr>
            <w:r w:rsidRPr="003A42E8">
              <w:lastRenderedPageBreak/>
              <w:t>Cardoso et al, 2015</w:t>
            </w:r>
          </w:p>
          <w:p w14:paraId="280BC5D0" w14:textId="51632F90" w:rsidR="002B0AC1" w:rsidRPr="003A42E8" w:rsidRDefault="002B0AC1" w:rsidP="003A42E8">
            <w:pPr>
              <w:pStyle w:val="NoSpacing"/>
              <w:jc w:val="left"/>
            </w:pPr>
            <w:r w:rsidRPr="003A42E8">
              <w:t xml:space="preserve">(Brazil) </w:t>
            </w:r>
            <w:r w:rsidRPr="003A42E8">
              <w:fldChar w:fldCharType="begin">
                <w:fldData xml:space="preserve">PEVuZE5vdGU+PENpdGU+PEF1dGhvcj5DYXJkb3NvPC9BdXRob3I+PFllYXI+MjAxNTwvWWVhcj48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</w:fldData>
              </w:fldChar>
            </w:r>
            <w:r w:rsidR="0047193B">
              <w:instrText xml:space="preserve"> ADDIN EN.CITE </w:instrText>
            </w:r>
            <w:r w:rsidR="0047193B">
              <w:fldChar w:fldCharType="begin">
                <w:fldData xml:space="preserve">PEVuZE5vdGU+PENpdGU+PEF1dGhvcj5DYXJkb3NvPC9BdXRob3I+PFllYXI+MjAxNTwvWWVhcj48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</w:fldData>
              </w:fldChar>
            </w:r>
            <w:r w:rsidR="0047193B">
              <w:instrText xml:space="preserve"> ADDIN EN.CITE.DATA </w:instrText>
            </w:r>
            <w:r w:rsidR="0047193B">
              <w:fldChar w:fldCharType="end"/>
            </w:r>
            <w:r w:rsidRPr="003A42E8">
              <w:fldChar w:fldCharType="separate"/>
            </w:r>
            <w:r w:rsidR="006672CF">
              <w:rPr>
                <w:noProof/>
              </w:rPr>
              <w:t>(Cardoso et al., 2015)</w:t>
            </w:r>
            <w:r w:rsidRPr="003A42E8">
              <w:fldChar w:fldCharType="end"/>
            </w:r>
          </w:p>
        </w:tc>
        <w:tc>
          <w:tcPr>
            <w:tcW w:w="1417" w:type="dxa"/>
            <w:tcBorders>
              <w:top w:val="nil"/>
              <w:left w:val="nil"/>
              <w:bottom w:val="nil"/>
              <w:right w:val="nil"/>
            </w:tcBorders>
          </w:tcPr>
          <w:p w14:paraId="66B0901B" w14:textId="77777777" w:rsidR="002B0AC1" w:rsidRPr="003A42E8" w:rsidRDefault="002B0AC1" w:rsidP="003A42E8">
            <w:pPr>
              <w:pStyle w:val="NoSpacing"/>
              <w:jc w:val="left"/>
            </w:pPr>
            <w:r w:rsidRPr="003A42E8">
              <w:t xml:space="preserve">116 (63.2% males) </w:t>
            </w:r>
          </w:p>
          <w:p w14:paraId="1E9549F5" w14:textId="77777777" w:rsidR="002B0AC1" w:rsidRPr="003A42E8" w:rsidRDefault="002B0AC1" w:rsidP="003A42E8">
            <w:pPr>
              <w:pStyle w:val="NoSpacing"/>
              <w:jc w:val="left"/>
            </w:pPr>
            <w:r w:rsidRPr="003A42E8">
              <w:t>62.4 ± 7.7 years old</w:t>
            </w:r>
          </w:p>
          <w:p w14:paraId="6042EFED" w14:textId="77777777" w:rsidR="002B0AC1" w:rsidRPr="003A42E8" w:rsidRDefault="002B0AC1" w:rsidP="003A42E8">
            <w:pPr>
              <w:pStyle w:val="NoSpacing"/>
              <w:jc w:val="left"/>
            </w:pPr>
            <w:r w:rsidRPr="003A42E8">
              <w:t>100% hypertense</w:t>
            </w:r>
          </w:p>
          <w:p w14:paraId="02FB5295" w14:textId="77777777" w:rsidR="002B0AC1" w:rsidRPr="003A42E8" w:rsidRDefault="002B0AC1" w:rsidP="003A42E8">
            <w:pPr>
              <w:pStyle w:val="NoSpacing"/>
              <w:jc w:val="left"/>
            </w:pPr>
            <w:r w:rsidRPr="003A42E8">
              <w:t xml:space="preserve">94.5% </w:t>
            </w:r>
            <w:proofErr w:type="spellStart"/>
            <w:r w:rsidRPr="003A42E8">
              <w:t>dyslipidemic</w:t>
            </w:r>
            <w:proofErr w:type="spellEnd"/>
          </w:p>
        </w:tc>
        <w:tc>
          <w:tcPr>
            <w:tcW w:w="1843" w:type="dxa"/>
            <w:tcBorders>
              <w:top w:val="nil"/>
              <w:left w:val="nil"/>
              <w:bottom w:val="nil"/>
              <w:right w:val="nil"/>
            </w:tcBorders>
          </w:tcPr>
          <w:p w14:paraId="7E9BDECA" w14:textId="77777777" w:rsidR="002B0AC1" w:rsidRPr="003A42E8" w:rsidRDefault="002B0AC1" w:rsidP="003A42E8">
            <w:pPr>
              <w:pStyle w:val="NoSpacing"/>
              <w:jc w:val="left"/>
            </w:pPr>
            <w:r w:rsidRPr="003A42E8">
              <w:t>Non-randomized clinical trial</w:t>
            </w:r>
          </w:p>
          <w:p w14:paraId="3CBEE239" w14:textId="77777777" w:rsidR="002B0AC1" w:rsidRPr="003A42E8" w:rsidRDefault="002B0AC1" w:rsidP="003A42E8">
            <w:pPr>
              <w:pStyle w:val="NoSpacing"/>
              <w:jc w:val="left"/>
            </w:pPr>
            <w:r w:rsidRPr="003A42E8">
              <w:t>6 months</w:t>
            </w:r>
          </w:p>
        </w:tc>
        <w:tc>
          <w:tcPr>
            <w:tcW w:w="2835" w:type="dxa"/>
            <w:tcBorders>
              <w:top w:val="nil"/>
              <w:left w:val="nil"/>
              <w:bottom w:val="nil"/>
              <w:right w:val="nil"/>
            </w:tcBorders>
          </w:tcPr>
          <w:p w14:paraId="01F97269" w14:textId="77777777" w:rsidR="002B0AC1" w:rsidRPr="003A42E8" w:rsidRDefault="002B0AC1" w:rsidP="003A42E8">
            <w:pPr>
              <w:pStyle w:val="NoSpacing"/>
              <w:jc w:val="left"/>
            </w:pPr>
            <w:r w:rsidRPr="003A42E8">
              <w:rPr>
                <w:b/>
              </w:rPr>
              <w:t>Stage 1</w:t>
            </w:r>
            <w:r w:rsidRPr="003A42E8">
              <w:t>: 3 months intensive nutritional treatment.</w:t>
            </w:r>
          </w:p>
          <w:p w14:paraId="59A6E77B" w14:textId="77777777" w:rsidR="002B0AC1" w:rsidRPr="003A42E8" w:rsidRDefault="002B0AC1" w:rsidP="003A42E8">
            <w:pPr>
              <w:pStyle w:val="NoSpacing"/>
              <w:jc w:val="left"/>
            </w:pPr>
            <w:r w:rsidRPr="003A42E8">
              <w:rPr>
                <w:b/>
              </w:rPr>
              <w:t>Stage 2:</w:t>
            </w:r>
            <w:r w:rsidRPr="003A42E8">
              <w:t xml:space="preserve"> 3 months either on the standard diet (SD, n=22) or on the standard diet + 13mL/day extra virgin coconut oil (VCO, n=92).</w:t>
            </w:r>
          </w:p>
        </w:tc>
        <w:tc>
          <w:tcPr>
            <w:tcW w:w="6109" w:type="dxa"/>
            <w:tcBorders>
              <w:top w:val="nil"/>
              <w:left w:val="nil"/>
              <w:bottom w:val="nil"/>
              <w:right w:val="nil"/>
            </w:tcBorders>
          </w:tcPr>
          <w:p w14:paraId="730B4282" w14:textId="77777777" w:rsidR="002B0AC1" w:rsidRPr="003A42E8" w:rsidRDefault="002B0AC1" w:rsidP="003A42E8">
            <w:pPr>
              <w:pStyle w:val="NoSpacing"/>
              <w:jc w:val="left"/>
            </w:pPr>
            <w:r w:rsidRPr="003A42E8">
              <w:rPr>
                <w:u w:val="single"/>
              </w:rPr>
              <w:t>TC</w:t>
            </w:r>
            <w:r w:rsidRPr="003A42E8">
              <w:t xml:space="preserve"> (change): VCO (0.15±0.92) = SD (0.29±0.82)</w:t>
            </w:r>
          </w:p>
          <w:p w14:paraId="12036A7E" w14:textId="77777777" w:rsidR="002B0AC1" w:rsidRPr="003A42E8" w:rsidRDefault="002B0AC1" w:rsidP="003A42E8">
            <w:pPr>
              <w:pStyle w:val="NoSpacing"/>
              <w:jc w:val="left"/>
            </w:pPr>
            <w:r w:rsidRPr="003A42E8">
              <w:rPr>
                <w:u w:val="single"/>
              </w:rPr>
              <w:t>LDL-C</w:t>
            </w:r>
            <w:r w:rsidRPr="003A42E8">
              <w:t xml:space="preserve"> (change): VCO (0.10±0.81) = SD (0.07±0.85)</w:t>
            </w:r>
          </w:p>
          <w:p w14:paraId="28192197" w14:textId="77777777" w:rsidR="002B0AC1" w:rsidRPr="003A42E8" w:rsidRDefault="002B0AC1" w:rsidP="003A42E8">
            <w:pPr>
              <w:pStyle w:val="NoSpacing"/>
              <w:jc w:val="left"/>
            </w:pPr>
            <w:r w:rsidRPr="003A42E8">
              <w:rPr>
                <w:u w:val="single"/>
              </w:rPr>
              <w:t>HDL-C</w:t>
            </w:r>
            <w:r w:rsidRPr="003A42E8">
              <w:t xml:space="preserve"> (change): VCO (0.08±0.19, p&lt;0.01) &gt; SD (-0.03±0.22)</w:t>
            </w:r>
          </w:p>
          <w:p w14:paraId="672A7213" w14:textId="77777777" w:rsidR="002B0AC1" w:rsidRPr="003A42E8" w:rsidRDefault="002B0AC1" w:rsidP="003A42E8">
            <w:pPr>
              <w:pStyle w:val="NoSpacing"/>
              <w:jc w:val="left"/>
            </w:pPr>
            <w:r w:rsidRPr="003A42E8">
              <w:rPr>
                <w:u w:val="single"/>
              </w:rPr>
              <w:t>TG</w:t>
            </w:r>
            <w:r w:rsidRPr="003A42E8">
              <w:t xml:space="preserve"> (change): VCO (-0.02±0.80) = SD (0.26±0.82) </w:t>
            </w:r>
          </w:p>
          <w:p w14:paraId="62672309" w14:textId="77777777" w:rsidR="002B0AC1" w:rsidRPr="003A42E8" w:rsidRDefault="002B0AC1" w:rsidP="003A42E8">
            <w:pPr>
              <w:pStyle w:val="NoSpacing"/>
              <w:jc w:val="left"/>
            </w:pPr>
            <w:proofErr w:type="spellStart"/>
            <w:r w:rsidRPr="003A42E8">
              <w:rPr>
                <w:u w:val="single"/>
              </w:rPr>
              <w:t>ApoA</w:t>
            </w:r>
            <w:proofErr w:type="spellEnd"/>
            <w:r w:rsidRPr="003A42E8">
              <w:t xml:space="preserve"> (mg/dL, change): VCO (4.7±12.7, p&lt;0.01) = SD (-3.9 ±2.7, p=0.20)</w:t>
            </w:r>
          </w:p>
          <w:p w14:paraId="29B7EBD5" w14:textId="77777777" w:rsidR="002B0AC1" w:rsidRPr="003A42E8" w:rsidRDefault="002B0AC1" w:rsidP="003A42E8">
            <w:pPr>
              <w:pStyle w:val="NoSpacing"/>
              <w:jc w:val="left"/>
            </w:pPr>
            <w:proofErr w:type="spellStart"/>
            <w:r w:rsidRPr="003A42E8">
              <w:rPr>
                <w:u w:val="single"/>
              </w:rPr>
              <w:t>ApoB</w:t>
            </w:r>
            <w:proofErr w:type="spellEnd"/>
            <w:r w:rsidRPr="003A42E8">
              <w:t xml:space="preserve"> (mg/dL, change): VCO (6.4±17.6, p&lt;0.01) = SD (7.4±18.1, p=0.07)</w:t>
            </w:r>
          </w:p>
        </w:tc>
        <w:tc>
          <w:tcPr>
            <w:tcW w:w="1829" w:type="dxa"/>
            <w:tcBorders>
              <w:top w:val="nil"/>
              <w:left w:val="nil"/>
              <w:bottom w:val="nil"/>
              <w:right w:val="nil"/>
            </w:tcBorders>
          </w:tcPr>
          <w:p w14:paraId="0FDF22DF" w14:textId="77777777" w:rsidR="002B0AC1" w:rsidRPr="003A42E8" w:rsidRDefault="002B0AC1" w:rsidP="003A42E8">
            <w:pPr>
              <w:pStyle w:val="NoSpacing"/>
              <w:jc w:val="left"/>
            </w:pPr>
            <w:r w:rsidRPr="003A42E8">
              <w:t>No randomization</w:t>
            </w:r>
          </w:p>
          <w:p w14:paraId="7E498C57" w14:textId="77777777" w:rsidR="002B0AC1" w:rsidRPr="003A42E8" w:rsidRDefault="002B0AC1" w:rsidP="003A42E8">
            <w:pPr>
              <w:pStyle w:val="NoSpacing"/>
              <w:jc w:val="left"/>
            </w:pPr>
            <w:r w:rsidRPr="003A42E8">
              <w:t>Unequal numbers in treatment (VCO) vs control (SD).</w:t>
            </w:r>
          </w:p>
          <w:p w14:paraId="6699E2CF" w14:textId="77777777" w:rsidR="002B0AC1" w:rsidRPr="003A42E8" w:rsidRDefault="002B0AC1" w:rsidP="003A42E8">
            <w:pPr>
              <w:pStyle w:val="NoSpacing"/>
              <w:jc w:val="left"/>
            </w:pPr>
            <w:r w:rsidRPr="003A42E8">
              <w:t>Subjects were on lipid-lowering and/or anti-hypertensive drugs.</w:t>
            </w:r>
          </w:p>
          <w:p w14:paraId="389F0D1F" w14:textId="77777777" w:rsidR="002B0AC1" w:rsidRPr="003A42E8" w:rsidRDefault="002B0AC1" w:rsidP="003A42E8">
            <w:pPr>
              <w:pStyle w:val="NoSpacing"/>
              <w:jc w:val="left"/>
            </w:pPr>
          </w:p>
        </w:tc>
      </w:tr>
      <w:tr w:rsidR="002B0AC1" w:rsidRPr="003A42E8" w14:paraId="08CDEB23" w14:textId="77777777" w:rsidTr="003A42E8">
        <w:trPr>
          <w:trHeight w:val="1836"/>
        </w:trPr>
        <w:tc>
          <w:tcPr>
            <w:tcW w:w="1985" w:type="dxa"/>
            <w:tcBorders>
              <w:top w:val="nil"/>
              <w:left w:val="nil"/>
              <w:bottom w:val="nil"/>
              <w:right w:val="nil"/>
            </w:tcBorders>
          </w:tcPr>
          <w:p w14:paraId="1AAF526D" w14:textId="77777777" w:rsidR="002B0AC1" w:rsidRPr="003A42E8" w:rsidRDefault="002B0AC1" w:rsidP="003A42E8">
            <w:pPr>
              <w:pStyle w:val="NoSpacing"/>
              <w:jc w:val="left"/>
            </w:pPr>
            <w:r w:rsidRPr="003A42E8">
              <w:t>Vijayakumar et al, 2016</w:t>
            </w:r>
          </w:p>
          <w:p w14:paraId="52F9DF23" w14:textId="79176987" w:rsidR="002B0AC1" w:rsidRPr="003A42E8" w:rsidRDefault="002B0AC1" w:rsidP="003A42E8">
            <w:pPr>
              <w:pStyle w:val="NoSpacing"/>
              <w:jc w:val="left"/>
            </w:pPr>
            <w:r w:rsidRPr="003A42E8">
              <w:t xml:space="preserve">(India) </w:t>
            </w:r>
            <w:r w:rsidRPr="003A42E8">
              <w:fldChar w:fldCharType="begin">
                <w:fldData xml:space="preserve">PEVuZE5vdGU+PENpdGU+PEF1dGhvcj5WaWpheWFrdW1hcjwvQXV0aG9yPjxZZWFyPjIwMTY8L1ll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</w:fldData>
              </w:fldChar>
            </w:r>
            <w:r w:rsidR="006672CF">
              <w:instrText xml:space="preserve"> ADDIN EN.CITE </w:instrText>
            </w:r>
            <w:r w:rsidR="006672CF">
              <w:fldChar w:fldCharType="begin">
                <w:fldData xml:space="preserve">PEVuZE5vdGU+PENpdGU+PEF1dGhvcj5WaWpheWFrdW1hcjwvQXV0aG9yPjxZZWFyPjIwMTY8L1ll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</w:fldData>
              </w:fldChar>
            </w:r>
            <w:r w:rsidR="006672CF">
              <w:instrText xml:space="preserve"> ADDIN EN.CITE.DATA </w:instrText>
            </w:r>
            <w:r w:rsidR="006672CF">
              <w:fldChar w:fldCharType="end"/>
            </w:r>
            <w:r w:rsidRPr="003A42E8">
              <w:fldChar w:fldCharType="separate"/>
            </w:r>
            <w:r w:rsidR="006672CF">
              <w:rPr>
                <w:noProof/>
              </w:rPr>
              <w:t>(Vijayakumar et al., 2016)</w:t>
            </w:r>
            <w:r w:rsidRPr="003A42E8">
              <w:fldChar w:fldCharType="end"/>
            </w:r>
          </w:p>
        </w:tc>
        <w:tc>
          <w:tcPr>
            <w:tcW w:w="1417" w:type="dxa"/>
            <w:tcBorders>
              <w:top w:val="nil"/>
              <w:left w:val="nil"/>
              <w:bottom w:val="nil"/>
              <w:right w:val="nil"/>
            </w:tcBorders>
          </w:tcPr>
          <w:p w14:paraId="56F21CC0" w14:textId="77777777" w:rsidR="002B0AC1" w:rsidRPr="003A42E8" w:rsidRDefault="002B0AC1" w:rsidP="003A42E8">
            <w:pPr>
              <w:pStyle w:val="NoSpacing"/>
              <w:jc w:val="left"/>
            </w:pPr>
            <w:r w:rsidRPr="003A42E8">
              <w:t>200 males and females on standard medical care with stable CAD and controlled diabetes and lipid levels.</w:t>
            </w:r>
          </w:p>
          <w:p w14:paraId="2145E631" w14:textId="77777777" w:rsidR="002B0AC1" w:rsidRPr="003A42E8" w:rsidRDefault="002B0AC1" w:rsidP="003A42E8">
            <w:pPr>
              <w:pStyle w:val="NoSpacing"/>
              <w:jc w:val="left"/>
            </w:pPr>
          </w:p>
        </w:tc>
        <w:tc>
          <w:tcPr>
            <w:tcW w:w="1843" w:type="dxa"/>
            <w:tcBorders>
              <w:top w:val="nil"/>
              <w:left w:val="nil"/>
              <w:bottom w:val="nil"/>
              <w:right w:val="nil"/>
            </w:tcBorders>
          </w:tcPr>
          <w:p w14:paraId="119CA39F" w14:textId="77777777" w:rsidR="002B0AC1" w:rsidRPr="003A42E8" w:rsidRDefault="002B0AC1" w:rsidP="003A42E8">
            <w:pPr>
              <w:pStyle w:val="NoSpacing"/>
              <w:jc w:val="left"/>
            </w:pPr>
            <w:r w:rsidRPr="003A42E8">
              <w:t>Randomized, single blinded, clinical trial</w:t>
            </w:r>
          </w:p>
          <w:p w14:paraId="413DB89E" w14:textId="77777777" w:rsidR="002B0AC1" w:rsidRPr="003A42E8" w:rsidRDefault="002B0AC1" w:rsidP="003A42E8">
            <w:pPr>
              <w:pStyle w:val="NoSpacing"/>
              <w:jc w:val="left"/>
            </w:pPr>
            <w:r w:rsidRPr="003A42E8">
              <w:t>2 years</w:t>
            </w:r>
          </w:p>
        </w:tc>
        <w:tc>
          <w:tcPr>
            <w:tcW w:w="2835" w:type="dxa"/>
            <w:tcBorders>
              <w:top w:val="nil"/>
              <w:left w:val="nil"/>
              <w:bottom w:val="nil"/>
              <w:right w:val="nil"/>
            </w:tcBorders>
          </w:tcPr>
          <w:p w14:paraId="77E06587" w14:textId="77777777" w:rsidR="002B0AC1" w:rsidRPr="003A42E8" w:rsidRDefault="002B0AC1" w:rsidP="003A42E8">
            <w:pPr>
              <w:pStyle w:val="NoSpacing"/>
              <w:jc w:val="left"/>
            </w:pPr>
            <w:r w:rsidRPr="003A42E8">
              <w:t>Subjects were supplied with either coconut oil (CO) or sunflower oil (SO) as cooking media to account for 15% of their daily energy intake.</w:t>
            </w:r>
          </w:p>
        </w:tc>
        <w:tc>
          <w:tcPr>
            <w:tcW w:w="6109" w:type="dxa"/>
            <w:tcBorders>
              <w:top w:val="nil"/>
              <w:left w:val="nil"/>
              <w:bottom w:val="nil"/>
              <w:right w:val="nil"/>
            </w:tcBorders>
          </w:tcPr>
          <w:p w14:paraId="76A3EDF7" w14:textId="77777777" w:rsidR="002B0AC1" w:rsidRPr="003A42E8" w:rsidRDefault="002B0AC1" w:rsidP="003A42E8">
            <w:pPr>
              <w:pStyle w:val="NoSpacing"/>
              <w:jc w:val="left"/>
            </w:pPr>
            <w:r w:rsidRPr="003A42E8">
              <w:rPr>
                <w:u w:val="single"/>
              </w:rPr>
              <w:t>TC</w:t>
            </w:r>
            <w:r w:rsidRPr="003A42E8">
              <w:t xml:space="preserve"> (change): CO and SO not significant</w:t>
            </w:r>
          </w:p>
          <w:p w14:paraId="09ED1BBD" w14:textId="77777777" w:rsidR="002B0AC1" w:rsidRPr="003A42E8" w:rsidRDefault="002B0AC1" w:rsidP="003A42E8">
            <w:pPr>
              <w:pStyle w:val="NoSpacing"/>
              <w:jc w:val="left"/>
            </w:pPr>
            <w:r w:rsidRPr="003A42E8">
              <w:rPr>
                <w:u w:val="single"/>
              </w:rPr>
              <w:t>LDL-C</w:t>
            </w:r>
            <w:r w:rsidRPr="003A42E8">
              <w:t xml:space="preserve"> (change): CO and SO not significant</w:t>
            </w:r>
          </w:p>
          <w:p w14:paraId="684DD0A3" w14:textId="77777777" w:rsidR="002B0AC1" w:rsidRPr="003A42E8" w:rsidRDefault="002B0AC1" w:rsidP="003A42E8">
            <w:pPr>
              <w:pStyle w:val="NoSpacing"/>
              <w:jc w:val="left"/>
            </w:pPr>
            <w:r w:rsidRPr="003A42E8">
              <w:rPr>
                <w:u w:val="single"/>
              </w:rPr>
              <w:t>VLDL-C</w:t>
            </w:r>
            <w:r w:rsidRPr="003A42E8">
              <w:t xml:space="preserve"> (change): CO and SO not significant</w:t>
            </w:r>
          </w:p>
          <w:p w14:paraId="0C49F926" w14:textId="77777777" w:rsidR="002B0AC1" w:rsidRPr="003A42E8" w:rsidRDefault="002B0AC1" w:rsidP="003A42E8">
            <w:pPr>
              <w:pStyle w:val="NoSpacing"/>
              <w:jc w:val="left"/>
            </w:pPr>
            <w:r w:rsidRPr="003A42E8">
              <w:rPr>
                <w:u w:val="single"/>
              </w:rPr>
              <w:t>HDL-C</w:t>
            </w:r>
            <w:r w:rsidRPr="003A42E8">
              <w:t xml:space="preserve"> (change): CO and SO not significant</w:t>
            </w:r>
          </w:p>
          <w:p w14:paraId="0CE7EAEB" w14:textId="77777777" w:rsidR="002B0AC1" w:rsidRPr="003A42E8" w:rsidRDefault="002B0AC1" w:rsidP="003A42E8">
            <w:pPr>
              <w:pStyle w:val="NoSpacing"/>
              <w:jc w:val="left"/>
            </w:pPr>
            <w:r w:rsidRPr="003A42E8">
              <w:rPr>
                <w:u w:val="single"/>
              </w:rPr>
              <w:t>TG</w:t>
            </w:r>
            <w:r w:rsidRPr="003A42E8">
              <w:t xml:space="preserve"> (change): CO and SO not significant</w:t>
            </w:r>
          </w:p>
        </w:tc>
        <w:tc>
          <w:tcPr>
            <w:tcW w:w="1829" w:type="dxa"/>
            <w:tcBorders>
              <w:top w:val="nil"/>
              <w:left w:val="nil"/>
              <w:bottom w:val="nil"/>
              <w:right w:val="nil"/>
            </w:tcBorders>
          </w:tcPr>
          <w:p w14:paraId="382BF11E" w14:textId="77777777" w:rsidR="002B0AC1" w:rsidRPr="003A42E8" w:rsidRDefault="002B0AC1" w:rsidP="003A42E8">
            <w:pPr>
              <w:pStyle w:val="NoSpacing"/>
              <w:jc w:val="left"/>
            </w:pPr>
            <w:r w:rsidRPr="003A42E8">
              <w:t>Subjects were on statins.</w:t>
            </w:r>
          </w:p>
        </w:tc>
      </w:tr>
      <w:tr w:rsidR="002B0AC1" w:rsidRPr="003A42E8" w14:paraId="56A137EB" w14:textId="77777777" w:rsidTr="00A27FF1">
        <w:trPr>
          <w:trHeight w:val="3402"/>
        </w:trPr>
        <w:tc>
          <w:tcPr>
            <w:tcW w:w="1985" w:type="dxa"/>
            <w:tcBorders>
              <w:top w:val="nil"/>
              <w:left w:val="nil"/>
              <w:right w:val="nil"/>
            </w:tcBorders>
          </w:tcPr>
          <w:p w14:paraId="5EC24C05" w14:textId="77777777" w:rsidR="002B0AC1" w:rsidRPr="003A42E8" w:rsidRDefault="002B0AC1" w:rsidP="003A42E8">
            <w:pPr>
              <w:pStyle w:val="NoSpacing"/>
              <w:jc w:val="left"/>
            </w:pPr>
            <w:proofErr w:type="spellStart"/>
            <w:r w:rsidRPr="003A42E8">
              <w:lastRenderedPageBreak/>
              <w:t>Khaw</w:t>
            </w:r>
            <w:proofErr w:type="spellEnd"/>
            <w:r w:rsidRPr="003A42E8">
              <w:t xml:space="preserve"> et al, 2018</w:t>
            </w:r>
          </w:p>
          <w:p w14:paraId="5EEB3F65" w14:textId="58084F77" w:rsidR="002B0AC1" w:rsidRPr="003A42E8" w:rsidRDefault="002B0AC1" w:rsidP="003A42E8">
            <w:pPr>
              <w:pStyle w:val="NoSpacing"/>
              <w:jc w:val="left"/>
            </w:pPr>
            <w:r w:rsidRPr="003A42E8">
              <w:t xml:space="preserve">(United Kingdom) </w:t>
            </w:r>
            <w:r w:rsidRPr="003A42E8">
              <w:fldChar w:fldCharType="begin"/>
            </w:r>
            <w:r w:rsidR="006672CF">
              <w:instrText xml:space="preserve"> ADDIN EN.CITE &lt;EndNote&gt;&lt;Cite&gt;&lt;Author&gt;Khaw&lt;/Author&gt;&lt;Year&gt;2018&lt;/Year&gt;&lt;RecNum&gt;2555&lt;/RecNum&gt;&lt;DisplayText&gt;(Khaw et al., 2018)&lt;/DisplayText&gt;&lt;record&gt;&lt;rec-number&gt;2555&lt;/rec-number&gt;&lt;foreign-keys&gt;&lt;key app="EN" db-id="0w9vvr9elstpwvez5vpxzssnzdfrfew0drwp" timestamp="0"&gt;2555&lt;/key&gt;&lt;/foreign-keys&gt;&lt;ref-type name="Journal Article"&gt;17&lt;/ref-type&gt;&lt;contributors&gt;&lt;authors&gt;&lt;author&gt;Khaw, K. T.&lt;/author&gt;&lt;author&gt;Sharp, S. J.&lt;/author&gt;&lt;author&gt;Finikarides, L.&lt;/author&gt;&lt;author&gt;Afzal, I.&lt;/author&gt;&lt;author&gt;Lentjes, M.&lt;/author&gt;&lt;author&gt;Luben, R.&lt;/author&gt;&lt;author&gt;Forouhi, N. G.&lt;/author&gt;&lt;/authors&gt;&lt;/contributors&gt;&lt;auth-address&gt;Department of Public Health and Primary Care, University of Cambridge School of Clinical Medicine, Cambridge, UK.&amp;#xD;Medical Research Council Epidemiology Unit, University of Cambridge School of Clinical Medicine, Cambridge, UK.&amp;#xD;BBC Television &amp;apos;Trust Me I&amp;apos;m a Doctor&amp;apos;, BBC Glasgow, Glasgow, UK.&amp;#xD;Winton Centre for Evidence Communication, University of Cambridge, Cambridge, UK.&amp;#xD;Aston Medical Research Institute, Aston Medical School, Aston University, Birmingham, UK.&lt;/auth-address&gt;&lt;titles&gt;&lt;title&gt;Randomised trial of coconut oil, olive oil or butter on blood lipids and other cardiovascular risk factors in healthy men and women&lt;/title&gt;&lt;secondary-title&gt;BMJ Open&lt;/secondary-title&gt;&lt;/titles&gt;&lt;pages&gt;e020167&lt;/pages&gt;&lt;volume&gt;8&lt;/volume&gt;&lt;number&gt;3&lt;/number&gt;&lt;edition&gt;2018/03/08&lt;/edition&gt;&lt;keywords&gt;&lt;keyword&gt;*blood lipids&lt;/keyword&gt;&lt;keyword&gt;*coconut oil&lt;/keyword&gt;&lt;keyword&gt;*dietary fats&lt;/keyword&gt;&lt;keyword&gt;*olive oil&lt;/keyword&gt;&lt;keyword&gt;*randomized trial&lt;/keyword&gt;&lt;/keywords&gt;&lt;dates&gt;&lt;year&gt;2018&lt;/year&gt;&lt;pub-dates&gt;&lt;date&gt;Mar 6&lt;/date&gt;&lt;/pub-dates&gt;&lt;/dates&gt;&lt;isbn&gt;2044-6055 (Electronic)&amp;#xD;2044-6055 (Linking)&lt;/isbn&gt;&lt;accession-num&gt;29511019&lt;/accession-num&gt;&lt;urls&gt;&lt;related-urls&gt;&lt;url&gt;https://www.ncbi.nlm.nih.gov/pubmed/29511019&lt;/url&gt;&lt;/related-urls&gt;&lt;/urls&gt;&lt;custom2&gt;PMC5855206&lt;/custom2&gt;&lt;electronic-resource-num&gt;10.1136/bmjopen-2017-020167&lt;/electronic-resource-num&gt;&lt;/record&gt;&lt;/Cite&gt;&lt;/EndNote&gt;</w:instrText>
            </w:r>
            <w:r w:rsidRPr="003A42E8">
              <w:fldChar w:fldCharType="separate"/>
            </w:r>
            <w:r w:rsidR="006672CF">
              <w:rPr>
                <w:noProof/>
              </w:rPr>
              <w:t>(Khaw et al., 2018)</w:t>
            </w:r>
            <w:r w:rsidRPr="003A42E8">
              <w:fldChar w:fldCharType="end"/>
            </w:r>
          </w:p>
        </w:tc>
        <w:tc>
          <w:tcPr>
            <w:tcW w:w="1417" w:type="dxa"/>
            <w:tcBorders>
              <w:top w:val="nil"/>
              <w:left w:val="nil"/>
              <w:right w:val="nil"/>
            </w:tcBorders>
          </w:tcPr>
          <w:p w14:paraId="01EBEEE5" w14:textId="77777777" w:rsidR="002B0AC1" w:rsidRPr="003A42E8" w:rsidRDefault="002B0AC1" w:rsidP="003A42E8">
            <w:pPr>
              <w:pStyle w:val="NoSpacing"/>
              <w:jc w:val="left"/>
            </w:pPr>
            <w:r w:rsidRPr="003A42E8">
              <w:t>91 healthy subjects (2/3 women)</w:t>
            </w:r>
          </w:p>
          <w:p w14:paraId="53387B91" w14:textId="77777777" w:rsidR="002B0AC1" w:rsidRPr="003A42E8" w:rsidRDefault="002B0AC1" w:rsidP="003A42E8">
            <w:pPr>
              <w:pStyle w:val="NoSpacing"/>
              <w:jc w:val="left"/>
            </w:pPr>
            <w:r w:rsidRPr="003A42E8">
              <w:t>50–75 years</w:t>
            </w:r>
          </w:p>
        </w:tc>
        <w:tc>
          <w:tcPr>
            <w:tcW w:w="1843" w:type="dxa"/>
            <w:tcBorders>
              <w:top w:val="nil"/>
              <w:left w:val="nil"/>
              <w:right w:val="nil"/>
            </w:tcBorders>
          </w:tcPr>
          <w:p w14:paraId="38E9423E" w14:textId="77777777" w:rsidR="002B0AC1" w:rsidRPr="003A42E8" w:rsidRDefault="002B0AC1" w:rsidP="003A42E8">
            <w:pPr>
              <w:pStyle w:val="NoSpacing"/>
              <w:jc w:val="left"/>
            </w:pPr>
            <w:r w:rsidRPr="003A42E8">
              <w:t>Randomized, unblinded, parallel</w:t>
            </w:r>
          </w:p>
          <w:p w14:paraId="679F29D3" w14:textId="77777777" w:rsidR="002B0AC1" w:rsidRPr="003A42E8" w:rsidRDefault="002B0AC1" w:rsidP="003A42E8">
            <w:pPr>
              <w:pStyle w:val="NoSpacing"/>
              <w:jc w:val="left"/>
            </w:pPr>
            <w:r w:rsidRPr="003A42E8">
              <w:t>4weeks</w:t>
            </w:r>
          </w:p>
        </w:tc>
        <w:tc>
          <w:tcPr>
            <w:tcW w:w="2835" w:type="dxa"/>
            <w:tcBorders>
              <w:top w:val="nil"/>
              <w:left w:val="nil"/>
              <w:right w:val="nil"/>
            </w:tcBorders>
          </w:tcPr>
          <w:p w14:paraId="601473AB" w14:textId="77777777" w:rsidR="002B0AC1" w:rsidRPr="003A42E8" w:rsidRDefault="002B0AC1" w:rsidP="003A42E8">
            <w:pPr>
              <w:pStyle w:val="NoSpacing"/>
              <w:jc w:val="left"/>
            </w:pPr>
            <w:r w:rsidRPr="003A42E8">
              <w:t>Subjects consumed 50g/daily of either (VCO) organic extra virgin coconut oil, (EVO) organic unfiltered extra virgin olive oil and (B) organic unsalted butter.</w:t>
            </w:r>
          </w:p>
        </w:tc>
        <w:tc>
          <w:tcPr>
            <w:tcW w:w="6109" w:type="dxa"/>
            <w:tcBorders>
              <w:top w:val="nil"/>
              <w:left w:val="nil"/>
              <w:right w:val="nil"/>
            </w:tcBorders>
          </w:tcPr>
          <w:p w14:paraId="0BA6562B" w14:textId="77777777" w:rsidR="002B0AC1" w:rsidRPr="003A42E8" w:rsidRDefault="002B0AC1" w:rsidP="003A42E8">
            <w:pPr>
              <w:pStyle w:val="NoSpacing"/>
              <w:jc w:val="left"/>
            </w:pPr>
            <w:r w:rsidRPr="003A42E8">
              <w:rPr>
                <w:u w:val="single"/>
              </w:rPr>
              <w:t xml:space="preserve">LDL-C </w:t>
            </w:r>
            <w:r w:rsidRPr="003A42E8">
              <w:t>(change): B (0.33±0.48) &gt; VCO (−0.09±0.49) = EVO (−0.06±0.39)</w:t>
            </w:r>
          </w:p>
          <w:p w14:paraId="07446A72" w14:textId="77777777" w:rsidR="002B0AC1" w:rsidRPr="003A42E8" w:rsidRDefault="002B0AC1" w:rsidP="003A42E8">
            <w:pPr>
              <w:pStyle w:val="NoSpacing"/>
              <w:jc w:val="left"/>
            </w:pPr>
            <w:r w:rsidRPr="003A42E8">
              <w:rPr>
                <w:u w:val="single"/>
              </w:rPr>
              <w:t xml:space="preserve">HDL </w:t>
            </w:r>
            <w:r w:rsidRPr="003A42E8">
              <w:t>(change): VCO (0.28±0.29) &gt; B (0.09±0.27) = EVO (0.10±0.15)</w:t>
            </w:r>
          </w:p>
          <w:p w14:paraId="66B43B14" w14:textId="77777777" w:rsidR="002B0AC1" w:rsidRPr="003A42E8" w:rsidRDefault="002B0AC1" w:rsidP="003A42E8">
            <w:pPr>
              <w:pStyle w:val="NoSpacing"/>
              <w:jc w:val="left"/>
            </w:pPr>
            <w:r w:rsidRPr="003A42E8">
              <w:rPr>
                <w:u w:val="single"/>
              </w:rPr>
              <w:t>TG (</w:t>
            </w:r>
            <w:r w:rsidRPr="003A42E8">
              <w:t>change): VCO (0.07±0.58) = B (−0.001±0.36) = EVO (−0.03±0.27)</w:t>
            </w:r>
          </w:p>
          <w:p w14:paraId="2B4B59CA" w14:textId="77777777" w:rsidR="002B0AC1" w:rsidRPr="003A42E8" w:rsidRDefault="002B0AC1" w:rsidP="003A42E8">
            <w:pPr>
              <w:pStyle w:val="NoSpacing"/>
              <w:jc w:val="left"/>
            </w:pPr>
            <w:r w:rsidRPr="003A42E8">
              <w:rPr>
                <w:u w:val="single"/>
              </w:rPr>
              <w:t>TC/HDL-C</w:t>
            </w:r>
            <w:r w:rsidRPr="003A42E8">
              <w:t xml:space="preserve"> (change): B (0.10±0.41) &gt; VCO (−0.26±0.36) = EVO (−0.13±0.32)</w:t>
            </w:r>
          </w:p>
          <w:p w14:paraId="04C066F7" w14:textId="77777777" w:rsidR="002B0AC1" w:rsidRPr="003A42E8" w:rsidRDefault="002B0AC1" w:rsidP="003A42E8">
            <w:pPr>
              <w:pStyle w:val="NoSpacing"/>
              <w:jc w:val="left"/>
            </w:pPr>
            <w:proofErr w:type="gramStart"/>
            <w:r w:rsidRPr="003A42E8">
              <w:rPr>
                <w:u w:val="single"/>
              </w:rPr>
              <w:t>non HDL</w:t>
            </w:r>
            <w:proofErr w:type="gramEnd"/>
            <w:r w:rsidRPr="003A42E8">
              <w:rPr>
                <w:u w:val="single"/>
              </w:rPr>
              <w:t>-C</w:t>
            </w:r>
            <w:r w:rsidRPr="003A42E8">
              <w:t xml:space="preserve"> (change): B (0.33±0.51) &gt; VCO (−0.06±0.44) = EVO (−0.07±0.42)</w:t>
            </w:r>
          </w:p>
        </w:tc>
        <w:tc>
          <w:tcPr>
            <w:tcW w:w="1829" w:type="dxa"/>
            <w:tcBorders>
              <w:top w:val="nil"/>
              <w:left w:val="nil"/>
              <w:right w:val="nil"/>
            </w:tcBorders>
          </w:tcPr>
          <w:p w14:paraId="643AB745" w14:textId="77777777" w:rsidR="002B0AC1" w:rsidRPr="003A42E8" w:rsidRDefault="002B0AC1" w:rsidP="003A42E8">
            <w:pPr>
              <w:pStyle w:val="NoSpacing"/>
              <w:jc w:val="left"/>
            </w:pPr>
            <w:r w:rsidRPr="003A42E8">
              <w:t>Short</w:t>
            </w:r>
          </w:p>
          <w:p w14:paraId="3B95ABFB" w14:textId="77777777" w:rsidR="002B0AC1" w:rsidRPr="003A42E8" w:rsidRDefault="002B0AC1" w:rsidP="003A42E8">
            <w:pPr>
              <w:pStyle w:val="NoSpacing"/>
              <w:jc w:val="left"/>
            </w:pPr>
            <w:r w:rsidRPr="003A42E8">
              <w:t>Unblinded</w:t>
            </w:r>
          </w:p>
          <w:p w14:paraId="77F394D2" w14:textId="77777777" w:rsidR="002B0AC1" w:rsidRPr="003A42E8" w:rsidRDefault="002B0AC1" w:rsidP="003A42E8">
            <w:pPr>
              <w:pStyle w:val="NoSpacing"/>
              <w:jc w:val="left"/>
            </w:pPr>
            <w:r w:rsidRPr="003A42E8">
              <w:t>13% of subjects reported less than 75% compliance.</w:t>
            </w:r>
          </w:p>
        </w:tc>
      </w:tr>
    </w:tbl>
    <w:p w14:paraId="01EB277D" w14:textId="77777777" w:rsidR="002B0AC1" w:rsidRPr="003A42E8" w:rsidRDefault="002B0AC1" w:rsidP="002B0AC1">
      <w:r w:rsidRPr="003A42E8">
        <w:t xml:space="preserve">= represents no significant difference between interventions, &gt; represents significantly higher values for the intervention on the left of the sign and &lt; represents significantly lower values for the intervention on the left of the sign. </w:t>
      </w:r>
      <w:proofErr w:type="spellStart"/>
      <w:r w:rsidRPr="003A42E8">
        <w:t>ApoAI</w:t>
      </w:r>
      <w:proofErr w:type="spellEnd"/>
      <w:r w:rsidRPr="003A42E8">
        <w:t xml:space="preserve">, apolipoprotein AI; </w:t>
      </w:r>
      <w:proofErr w:type="spellStart"/>
      <w:r w:rsidRPr="003A42E8">
        <w:t>ApoB</w:t>
      </w:r>
      <w:proofErr w:type="spellEnd"/>
      <w:r w:rsidRPr="003A42E8">
        <w:t xml:space="preserve">, apolipoprotein B; </w:t>
      </w:r>
      <w:proofErr w:type="spellStart"/>
      <w:r w:rsidRPr="003A42E8">
        <w:t>ApoE</w:t>
      </w:r>
      <w:proofErr w:type="spellEnd"/>
      <w:r w:rsidRPr="003A42E8">
        <w:t>, apolipoprotein E; B, butter; BF, beef fat; CAD, coronary artery disease; change, increase or decrease from baseline values to post-intervention values; CO, coconut oil; %E, percentage energy; EVO, extra virgin olive oil; HDL-C, high density lipoprotein cholesterol; HS, hydrogenated soybean oil; IDL-C, intermediary density lipoprotein cholesterol; LDL-C, low density lipoprotein cholesterol; P, palm oil; PO, palm olein; PUFA, polyunsaturated fatty acids; S, soy bean oil; SA, Safflower; SD, standard diet; SFA, saturated fatty acids; SO, sunflower oil; TC, total cholesterol; TG, triglycerides; VCO, extra virgin coconut oil; VLDL-C, very low density lipoprotein cholesterol; VOO, virgin olive oil.</w:t>
      </w:r>
    </w:p>
    <w:p w14:paraId="7178BB43" w14:textId="77777777" w:rsidR="002B0AC1" w:rsidRPr="003A42E8" w:rsidRDefault="002B0AC1" w:rsidP="002B0AC1">
      <w:pPr>
        <w:tabs>
          <w:tab w:val="clear" w:pos="0"/>
        </w:tabs>
        <w:ind w:right="-995" w:hanging="1276"/>
        <w:rPr>
          <w:b/>
          <w:bCs/>
        </w:rPr>
      </w:pPr>
    </w:p>
    <w:tbl>
      <w:tblPr>
        <w:tblStyle w:val="TableGrid"/>
        <w:tblpPr w:leftFromText="180" w:rightFromText="180" w:vertAnchor="page" w:horzAnchor="margin" w:tblpXSpec="center" w:tblpY="1775"/>
        <w:tblW w:w="16018" w:type="dxa"/>
        <w:tblLayout w:type="fixed"/>
        <w:tblLook w:val="04A0" w:firstRow="1" w:lastRow="0" w:firstColumn="1" w:lastColumn="0" w:noHBand="0" w:noVBand="1"/>
      </w:tblPr>
      <w:tblGrid>
        <w:gridCol w:w="16018"/>
      </w:tblGrid>
      <w:tr w:rsidR="009E36C8" w:rsidRPr="003A42E8" w14:paraId="314B562D" w14:textId="77777777" w:rsidTr="002B0AC1">
        <w:trPr>
          <w:trHeight w:val="1565"/>
        </w:trPr>
        <w:tc>
          <w:tcPr>
            <w:tcW w:w="16018" w:type="dxa"/>
            <w:tcBorders>
              <w:top w:val="nil"/>
              <w:left w:val="nil"/>
              <w:bottom w:val="single" w:sz="4" w:space="0" w:color="auto"/>
              <w:right w:val="nil"/>
            </w:tcBorders>
          </w:tcPr>
          <w:p w14:paraId="095587E7" w14:textId="63B2F32F" w:rsidR="009E36C8" w:rsidRPr="003A42E8" w:rsidRDefault="009E36C8" w:rsidP="003A42E8">
            <w:pPr>
              <w:pStyle w:val="Heading4"/>
              <w:rPr>
                <w:rFonts w:ascii="Times New Roman" w:hAnsi="Times New Roman" w:cs="Times New Roman"/>
              </w:rPr>
            </w:pPr>
          </w:p>
        </w:tc>
      </w:tr>
    </w:tbl>
    <w:p w14:paraId="3442FFA1" w14:textId="37130957" w:rsidR="009E36C8" w:rsidRDefault="00AA585C">
      <w:r>
        <w:t>References</w:t>
      </w:r>
    </w:p>
    <w:p w14:paraId="65CE5155" w14:textId="58EB4E62" w:rsidR="00AA585C" w:rsidRDefault="00AA585C">
      <w:r>
        <w:t xml:space="preserve">Croteau, E., Castellano, C.A., Richard, M.A., Fortier, M., Nugent, S., Lepage, M., Duchesne, S., </w:t>
      </w:r>
      <w:proofErr w:type="spellStart"/>
      <w:r>
        <w:t>Whittingstall</w:t>
      </w:r>
      <w:proofErr w:type="spellEnd"/>
      <w:r>
        <w:t xml:space="preserve">, K., Turcotte, E.E., </w:t>
      </w:r>
      <w:proofErr w:type="spellStart"/>
      <w:r>
        <w:t>Bocti</w:t>
      </w:r>
      <w:proofErr w:type="spellEnd"/>
      <w:r>
        <w:t xml:space="preserve">, C., </w:t>
      </w:r>
      <w:proofErr w:type="spellStart"/>
      <w:r>
        <w:t>Fulop</w:t>
      </w:r>
      <w:proofErr w:type="spellEnd"/>
      <w:r>
        <w:t xml:space="preserve">, T., Cunnane, S.C., 2018. Ketogenic Medium Chain Triglycerides Increase Brain Energy Metabolism in Alzheimer's Disease. J </w:t>
      </w:r>
      <w:proofErr w:type="spellStart"/>
      <w:r>
        <w:t>Alzheimers</w:t>
      </w:r>
      <w:proofErr w:type="spellEnd"/>
      <w:r>
        <w:t xml:space="preserve"> Dis 64, 551-561.</w:t>
      </w:r>
    </w:p>
    <w:p w14:paraId="562AFBEA" w14:textId="632D0F74" w:rsidR="00AA585C" w:rsidRDefault="00AA585C">
      <w:r>
        <w:t xml:space="preserve">Dayton, S., Pearce, M., Hashimoto, S., Dixon, W., </w:t>
      </w:r>
      <w:proofErr w:type="spellStart"/>
      <w:r>
        <w:t>Tomiyasu</w:t>
      </w:r>
      <w:proofErr w:type="spellEnd"/>
      <w:r>
        <w:t>, U., 1969. A Controlled Clinical Trial of a Diet High in Unsaturated Fat in Preventing Complications of Atherosclerosis. Circulation 40, II-1-II-63.</w:t>
      </w:r>
    </w:p>
    <w:p w14:paraId="52B6BDAA" w14:textId="2B6C61ED" w:rsidR="00AA585C" w:rsidRDefault="00AA585C">
      <w:proofErr w:type="spellStart"/>
      <w:r>
        <w:t>Haghikia</w:t>
      </w:r>
      <w:proofErr w:type="spellEnd"/>
      <w:r>
        <w:t xml:space="preserve">, A., </w:t>
      </w:r>
      <w:proofErr w:type="spellStart"/>
      <w:r>
        <w:t>Jorg</w:t>
      </w:r>
      <w:proofErr w:type="spellEnd"/>
      <w:r>
        <w:t xml:space="preserve">, S., </w:t>
      </w:r>
      <w:proofErr w:type="spellStart"/>
      <w:r>
        <w:t>Duscha</w:t>
      </w:r>
      <w:proofErr w:type="spellEnd"/>
      <w:r>
        <w:t xml:space="preserve">, A., Berg, J., </w:t>
      </w:r>
      <w:proofErr w:type="spellStart"/>
      <w:r>
        <w:t>Manzel</w:t>
      </w:r>
      <w:proofErr w:type="spellEnd"/>
      <w:r>
        <w:t xml:space="preserve">, A., </w:t>
      </w:r>
      <w:proofErr w:type="spellStart"/>
      <w:r>
        <w:t>Waschbisch</w:t>
      </w:r>
      <w:proofErr w:type="spellEnd"/>
      <w:r>
        <w:t xml:space="preserve">, A., Hammer, A., Lee, D.H., May, C., </w:t>
      </w:r>
      <w:proofErr w:type="spellStart"/>
      <w:r>
        <w:t>Wilck</w:t>
      </w:r>
      <w:proofErr w:type="spellEnd"/>
      <w:r>
        <w:t xml:space="preserve">, N., Balogh, A., Ostermann, A.I., </w:t>
      </w:r>
      <w:proofErr w:type="spellStart"/>
      <w:r>
        <w:t>Schebb</w:t>
      </w:r>
      <w:proofErr w:type="spellEnd"/>
      <w:r>
        <w:t xml:space="preserve">, N.H., Akkad, D.A., </w:t>
      </w:r>
      <w:proofErr w:type="spellStart"/>
      <w:r>
        <w:t>Grohme</w:t>
      </w:r>
      <w:proofErr w:type="spellEnd"/>
      <w:r>
        <w:t xml:space="preserve">, D.A., </w:t>
      </w:r>
      <w:proofErr w:type="spellStart"/>
      <w:r>
        <w:t>Kleinewietfeld</w:t>
      </w:r>
      <w:proofErr w:type="spellEnd"/>
      <w:r>
        <w:t xml:space="preserve">, M., </w:t>
      </w:r>
      <w:proofErr w:type="spellStart"/>
      <w:r>
        <w:t>Kempa</w:t>
      </w:r>
      <w:proofErr w:type="spellEnd"/>
      <w:r>
        <w:t>, S., Thone, J., Demir, S., Muller, D.N., Gold, R., Linker, R.A., 2015. Dietary Fatty Acids Directly Impact Central Nervous System Autoimmunity via the Small Intestine. Immunity 43, 817-829.</w:t>
      </w:r>
    </w:p>
    <w:p w14:paraId="77F588A7" w14:textId="69C1A7AB" w:rsidR="00AA585C" w:rsidRDefault="00AA585C">
      <w:r>
        <w:t xml:space="preserve">Hilditch, T.P., Vidyarthi, N.L., 1929. The products of partial hydrogenation of higher </w:t>
      </w:r>
      <w:proofErr w:type="spellStart"/>
      <w:r>
        <w:t>monoethylenic</w:t>
      </w:r>
      <w:proofErr w:type="spellEnd"/>
      <w:r>
        <w:t xml:space="preserve"> esters. Proc. Roy. Soc. A 122, 552-563.</w:t>
      </w:r>
    </w:p>
    <w:p w14:paraId="454A2F26" w14:textId="2BC0FD22" w:rsidR="00AA585C" w:rsidRDefault="00AA585C">
      <w:r>
        <w:t xml:space="preserve">Hill, J.O., Peters, J.C., Swift, L.L., Yang, D., Sharp, T., </w:t>
      </w:r>
      <w:proofErr w:type="spellStart"/>
      <w:r>
        <w:t>Abumrad</w:t>
      </w:r>
      <w:proofErr w:type="spellEnd"/>
      <w:r>
        <w:t>, N., Greene, H.L., 1990. Changes in blood lipids during six days of overfeeding with medium or long chain triglycerides. J Lipid Res 31, 407-416.</w:t>
      </w:r>
    </w:p>
    <w:p w14:paraId="25BBBEA5" w14:textId="2628EBBA" w:rsidR="00AA585C" w:rsidRDefault="00AA585C">
      <w:r>
        <w:lastRenderedPageBreak/>
        <w:t xml:space="preserve">Keys, A., Anderson, J.T., Grande, F., 1957. Prediction of serum-cholesterol responses of man to changes in fats in the </w:t>
      </w:r>
      <w:proofErr w:type="gramStart"/>
      <w:r>
        <w:t>diet..</w:t>
      </w:r>
      <w:proofErr w:type="gramEnd"/>
      <w:r>
        <w:t xml:space="preserve"> Lancet, 959-966.</w:t>
      </w:r>
    </w:p>
    <w:p w14:paraId="0AE7F546" w14:textId="63971849" w:rsidR="00AA585C" w:rsidRDefault="00AA585C">
      <w:proofErr w:type="spellStart"/>
      <w:r>
        <w:t>Leren</w:t>
      </w:r>
      <w:proofErr w:type="spellEnd"/>
      <w:r>
        <w:t>, P., 1970. The Oslo diet-heart study. Eleven-year report. Circulation 42, 935-942.</w:t>
      </w:r>
    </w:p>
    <w:p w14:paraId="368B8EA6" w14:textId="60A70A57" w:rsidR="00AA585C" w:rsidRDefault="00AA585C">
      <w:r>
        <w:t xml:space="preserve">McCarty, M.F., </w:t>
      </w:r>
      <w:proofErr w:type="spellStart"/>
      <w:r>
        <w:t>DiNicolantonio</w:t>
      </w:r>
      <w:proofErr w:type="spellEnd"/>
      <w:r>
        <w:t>, J.J., 2016. Lauric acid-rich medium-chain triglycerides can substitute for other oils in cooking applications and may have limited pathogenicity. Open Heart 3, e000467.</w:t>
      </w:r>
    </w:p>
    <w:p w14:paraId="03449722" w14:textId="675F4E18" w:rsidR="00AA585C" w:rsidRDefault="00AA585C">
      <w:r>
        <w:t xml:space="preserve">Morris, J.N., Ball, K.P., </w:t>
      </w:r>
      <w:proofErr w:type="spellStart"/>
      <w:r>
        <w:t>Antonis</w:t>
      </w:r>
      <w:proofErr w:type="spellEnd"/>
      <w:r>
        <w:t xml:space="preserve">, A., </w:t>
      </w:r>
      <w:proofErr w:type="spellStart"/>
      <w:r>
        <w:t>Brigden</w:t>
      </w:r>
      <w:proofErr w:type="spellEnd"/>
      <w:r>
        <w:t xml:space="preserve">, W.W., Burns-Cox, C.J., Fulton, M., Haigh, M., Hall, G.J.L., </w:t>
      </w:r>
      <w:proofErr w:type="spellStart"/>
      <w:r>
        <w:t>Hanington</w:t>
      </w:r>
      <w:proofErr w:type="spellEnd"/>
      <w:r>
        <w:t xml:space="preserve">, E., Heady, J.A., </w:t>
      </w:r>
      <w:proofErr w:type="spellStart"/>
      <w:r>
        <w:t>MCallen</w:t>
      </w:r>
      <w:proofErr w:type="spellEnd"/>
      <w:r>
        <w:t xml:space="preserve">, P.M., Pilkington, T.R.E., Royston, G.R., </w:t>
      </w:r>
      <w:proofErr w:type="spellStart"/>
      <w:r>
        <w:t>Sharland</w:t>
      </w:r>
      <w:proofErr w:type="spellEnd"/>
      <w:r>
        <w:t xml:space="preserve">, D.E., </w:t>
      </w:r>
      <w:proofErr w:type="spellStart"/>
      <w:r>
        <w:t>Sowry</w:t>
      </w:r>
      <w:proofErr w:type="spellEnd"/>
      <w:r>
        <w:t>, G.S.C., Wilson, C., 1968. Controlled trial of soya-bean oil in myocardial infarction. The Lancet 292, 693-700.</w:t>
      </w:r>
    </w:p>
    <w:p w14:paraId="4E43CD0E" w14:textId="76904985" w:rsidR="00AA585C" w:rsidRDefault="00AA585C">
      <w:proofErr w:type="spellStart"/>
      <w:r>
        <w:t>Panth</w:t>
      </w:r>
      <w:proofErr w:type="spellEnd"/>
      <w:r>
        <w:t xml:space="preserve">, N., Abbott, K.A., Dias, C.B., Wynne, K., Garg, M.L., 2018. Differential effects of medium and long-chain saturated fatty acids on blood lipid profile: a systematic review and meta-analysis. Amer J Clin </w:t>
      </w:r>
      <w:proofErr w:type="spellStart"/>
      <w:r>
        <w:t>Nutr</w:t>
      </w:r>
      <w:proofErr w:type="spellEnd"/>
      <w:r>
        <w:t xml:space="preserve"> in press.</w:t>
      </w:r>
    </w:p>
    <w:p w14:paraId="18616A3B" w14:textId="28D35EBF" w:rsidR="00AA585C" w:rsidRDefault="00AA585C">
      <w:r>
        <w:t>Sacks, F.M., Lichtenstein, A.H., Wu, J.H.Y., Appel, L.J., Creager, M.A., Kris-</w:t>
      </w:r>
      <w:proofErr w:type="spellStart"/>
      <w:r>
        <w:t>Etherton</w:t>
      </w:r>
      <w:proofErr w:type="spellEnd"/>
      <w:r>
        <w:t xml:space="preserve">, P.M., Miller, M., </w:t>
      </w:r>
      <w:proofErr w:type="spellStart"/>
      <w:r>
        <w:t>Rimm</w:t>
      </w:r>
      <w:proofErr w:type="spellEnd"/>
      <w:r>
        <w:t xml:space="preserve">, E.B., </w:t>
      </w:r>
      <w:proofErr w:type="spellStart"/>
      <w:r>
        <w:t>Rudel</w:t>
      </w:r>
      <w:proofErr w:type="spellEnd"/>
      <w:r>
        <w:t xml:space="preserve">, L.L., Robinson, J.G., Stone, N.J., Van Horn, L.V., American Heart, A., 2017. Dietary Fats and Cardiovascular Disease: A Presidential Advisory </w:t>
      </w:r>
      <w:proofErr w:type="gramStart"/>
      <w:r>
        <w:t>From</w:t>
      </w:r>
      <w:proofErr w:type="gramEnd"/>
      <w:r>
        <w:t xml:space="preserve"> the American Heart Association. Circulation 136, e1-e23.</w:t>
      </w:r>
    </w:p>
    <w:p w14:paraId="4FE686F3" w14:textId="7A274813" w:rsidR="00AA585C" w:rsidRPr="003A42E8" w:rsidRDefault="00AA585C">
      <w:proofErr w:type="spellStart"/>
      <w:r>
        <w:t>Turpeinen</w:t>
      </w:r>
      <w:proofErr w:type="spellEnd"/>
      <w:r>
        <w:t xml:space="preserve">, O., Karvonen, M.J., </w:t>
      </w:r>
      <w:proofErr w:type="spellStart"/>
      <w:r>
        <w:t>Pekkarinen</w:t>
      </w:r>
      <w:proofErr w:type="spellEnd"/>
      <w:r>
        <w:t xml:space="preserve">, M., </w:t>
      </w:r>
      <w:proofErr w:type="spellStart"/>
      <w:r>
        <w:t>Miettinen</w:t>
      </w:r>
      <w:proofErr w:type="spellEnd"/>
      <w:r>
        <w:t xml:space="preserve">, M., </w:t>
      </w:r>
      <w:proofErr w:type="spellStart"/>
      <w:r>
        <w:t>Elosuo</w:t>
      </w:r>
      <w:proofErr w:type="spellEnd"/>
      <w:r>
        <w:t xml:space="preserve">, R., </w:t>
      </w:r>
      <w:proofErr w:type="spellStart"/>
      <w:r>
        <w:t>Paavilainen</w:t>
      </w:r>
      <w:proofErr w:type="spellEnd"/>
      <w:r>
        <w:t>, E., 1979. Dietary prevention of coronary heart disease: the Finnish Mental Hospital Study. Int J Epidemiol 8, 99-118.</w:t>
      </w:r>
    </w:p>
    <w:sectPr w:rsidR="00AA585C" w:rsidRPr="003A42E8" w:rsidSect="002B0AC1">
      <w:pgSz w:w="16838" w:h="11906" w:orient="landscape"/>
      <w:pgMar w:top="993" w:right="1531" w:bottom="1644" w:left="198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8B60697" w14:textId="77777777" w:rsidR="00503273" w:rsidRDefault="00503273" w:rsidP="00315F34">
      <w:r>
        <w:separator/>
      </w:r>
    </w:p>
  </w:endnote>
  <w:endnote w:type="continuationSeparator" w:id="0">
    <w:p w14:paraId="78A5E9B6" w14:textId="77777777" w:rsidR="00503273" w:rsidRDefault="00503273" w:rsidP="00315F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4579090"/>
      <w:docPartObj>
        <w:docPartGallery w:val="Page Numbers (Bottom of Page)"/>
        <w:docPartUnique/>
      </w:docPartObj>
    </w:sdtPr>
    <w:sdtEndPr>
      <w:rPr>
        <w:noProof/>
      </w:rPr>
    </w:sdtEndPr>
    <w:sdtContent>
      <w:p w14:paraId="23B0A042" w14:textId="0D1BC0DC" w:rsidR="00D56C36" w:rsidRDefault="00D56C36" w:rsidP="00315F34">
        <w:pPr>
          <w:pStyle w:val="Footer"/>
        </w:pPr>
        <w:r>
          <w:fldChar w:fldCharType="begin"/>
        </w:r>
        <w:r>
          <w:instrText xml:space="preserve"> PAGE   \* MERGEFORMAT </w:instrText>
        </w:r>
        <w:r>
          <w:fldChar w:fldCharType="separate"/>
        </w:r>
        <w:r w:rsidR="00F71D6B">
          <w:rPr>
            <w:noProof/>
          </w:rPr>
          <w:t>9</w:t>
        </w:r>
        <w:r>
          <w:rPr>
            <w:noProof/>
          </w:rPr>
          <w:fldChar w:fldCharType="end"/>
        </w:r>
      </w:p>
    </w:sdtContent>
  </w:sdt>
  <w:p w14:paraId="6887D05C" w14:textId="77777777" w:rsidR="00D56C36" w:rsidRDefault="00D56C3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8E5295C" w14:textId="77777777" w:rsidR="00503273" w:rsidRDefault="00503273" w:rsidP="00315F34">
      <w:r>
        <w:separator/>
      </w:r>
    </w:p>
  </w:footnote>
  <w:footnote w:type="continuationSeparator" w:id="0">
    <w:p w14:paraId="3808FC75" w14:textId="77777777" w:rsidR="00503273" w:rsidRDefault="00503273" w:rsidP="00315F3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DA02A4"/>
    <w:multiLevelType w:val="hybridMultilevel"/>
    <w:tmpl w:val="F93C167A"/>
    <w:lvl w:ilvl="0" w:tplc="0C09000D">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A213290"/>
    <w:multiLevelType w:val="hybridMultilevel"/>
    <w:tmpl w:val="0C8EF604"/>
    <w:lvl w:ilvl="0" w:tplc="0C09000D">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21E4DAD"/>
    <w:multiLevelType w:val="hybridMultilevel"/>
    <w:tmpl w:val="6B66AD30"/>
    <w:lvl w:ilvl="0" w:tplc="0C09000D">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1CFA629B"/>
    <w:multiLevelType w:val="hybridMultilevel"/>
    <w:tmpl w:val="1C4AB9A2"/>
    <w:lvl w:ilvl="0" w:tplc="0C09000D">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DD41450"/>
    <w:multiLevelType w:val="hybridMultilevel"/>
    <w:tmpl w:val="7D8CCE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77B5A47"/>
    <w:multiLevelType w:val="hybridMultilevel"/>
    <w:tmpl w:val="E856DC66"/>
    <w:lvl w:ilvl="0" w:tplc="F02A2496">
      <w:numFmt w:val="bullet"/>
      <w:lvlText w:val=""/>
      <w:lvlJc w:val="left"/>
      <w:pPr>
        <w:ind w:left="720" w:hanging="360"/>
      </w:pPr>
      <w:rPr>
        <w:rFonts w:ascii="Symbol" w:eastAsiaTheme="minorHAnsi"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BAE7BE0"/>
    <w:multiLevelType w:val="hybridMultilevel"/>
    <w:tmpl w:val="3BA0F19A"/>
    <w:lvl w:ilvl="0" w:tplc="0C09000D">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31234BAC"/>
    <w:multiLevelType w:val="hybridMultilevel"/>
    <w:tmpl w:val="7BB098B0"/>
    <w:lvl w:ilvl="0" w:tplc="0C09000D">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49145B03"/>
    <w:multiLevelType w:val="hybridMultilevel"/>
    <w:tmpl w:val="44FCE408"/>
    <w:lvl w:ilvl="0" w:tplc="627EF71A">
      <w:numFmt w:val="bullet"/>
      <w:lvlText w:val=""/>
      <w:lvlJc w:val="left"/>
      <w:pPr>
        <w:ind w:left="720" w:hanging="360"/>
      </w:pPr>
      <w:rPr>
        <w:rFonts w:ascii="Symbol" w:eastAsiaTheme="minorHAnsi"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65362434"/>
    <w:multiLevelType w:val="hybridMultilevel"/>
    <w:tmpl w:val="35EE618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9"/>
  </w:num>
  <w:num w:numId="2">
    <w:abstractNumId w:val="4"/>
  </w:num>
  <w:num w:numId="3">
    <w:abstractNumId w:val="0"/>
  </w:num>
  <w:num w:numId="4">
    <w:abstractNumId w:val="3"/>
  </w:num>
  <w:num w:numId="5">
    <w:abstractNumId w:val="7"/>
  </w:num>
  <w:num w:numId="6">
    <w:abstractNumId w:val="2"/>
  </w:num>
  <w:num w:numId="7">
    <w:abstractNumId w:val="6"/>
  </w:num>
  <w:num w:numId="8">
    <w:abstractNumId w:val="1"/>
  </w:num>
  <w:num w:numId="9">
    <w:abstractNumId w:val="5"/>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geing Research Reviews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w9vvr9elstpwvez5vpxzssnzdfrfew0drwp&quot;&gt;My EndNote Library for RP-1_05052018&lt;record-ids&gt;&lt;item&gt;952&lt;/item&gt;&lt;item&gt;2391&lt;/item&gt;&lt;item&gt;2392&lt;/item&gt;&lt;item&gt;2393&lt;/item&gt;&lt;item&gt;2394&lt;/item&gt;&lt;item&gt;2395&lt;/item&gt;&lt;item&gt;2396&lt;/item&gt;&lt;item&gt;2397&lt;/item&gt;&lt;item&gt;2399&lt;/item&gt;&lt;item&gt;2400&lt;/item&gt;&lt;item&gt;2401&lt;/item&gt;&lt;item&gt;2402&lt;/item&gt;&lt;item&gt;2403&lt;/item&gt;&lt;item&gt;2404&lt;/item&gt;&lt;item&gt;2405&lt;/item&gt;&lt;item&gt;2406&lt;/item&gt;&lt;item&gt;2407&lt;/item&gt;&lt;item&gt;2408&lt;/item&gt;&lt;item&gt;2409&lt;/item&gt;&lt;item&gt;2410&lt;/item&gt;&lt;item&gt;2411&lt;/item&gt;&lt;item&gt;2413&lt;/item&gt;&lt;item&gt;2414&lt;/item&gt;&lt;item&gt;2415&lt;/item&gt;&lt;item&gt;2416&lt;/item&gt;&lt;item&gt;2417&lt;/item&gt;&lt;item&gt;2418&lt;/item&gt;&lt;item&gt;2419&lt;/item&gt;&lt;item&gt;2420&lt;/item&gt;&lt;item&gt;2421&lt;/item&gt;&lt;item&gt;2422&lt;/item&gt;&lt;item&gt;2423&lt;/item&gt;&lt;item&gt;2424&lt;/item&gt;&lt;item&gt;2425&lt;/item&gt;&lt;item&gt;2426&lt;/item&gt;&lt;item&gt;2427&lt;/item&gt;&lt;item&gt;2428&lt;/item&gt;&lt;item&gt;2429&lt;/item&gt;&lt;item&gt;2430&lt;/item&gt;&lt;item&gt;2431&lt;/item&gt;&lt;item&gt;2432&lt;/item&gt;&lt;item&gt;2433&lt;/item&gt;&lt;item&gt;2435&lt;/item&gt;&lt;item&gt;2436&lt;/item&gt;&lt;item&gt;2437&lt;/item&gt;&lt;item&gt;2438&lt;/item&gt;&lt;item&gt;2439&lt;/item&gt;&lt;item&gt;2440&lt;/item&gt;&lt;item&gt;2441&lt;/item&gt;&lt;item&gt;2442&lt;/item&gt;&lt;item&gt;2443&lt;/item&gt;&lt;item&gt;2445&lt;/item&gt;&lt;item&gt;2446&lt;/item&gt;&lt;item&gt;2447&lt;/item&gt;&lt;item&gt;2448&lt;/item&gt;&lt;item&gt;2449&lt;/item&gt;&lt;item&gt;2450&lt;/item&gt;&lt;item&gt;2453&lt;/item&gt;&lt;item&gt;2454&lt;/item&gt;&lt;item&gt;2455&lt;/item&gt;&lt;item&gt;2456&lt;/item&gt;&lt;item&gt;2457&lt;/item&gt;&lt;item&gt;2458&lt;/item&gt;&lt;item&gt;2459&lt;/item&gt;&lt;item&gt;2460&lt;/item&gt;&lt;item&gt;2461&lt;/item&gt;&lt;item&gt;2462&lt;/item&gt;&lt;item&gt;2463&lt;/item&gt;&lt;item&gt;2464&lt;/item&gt;&lt;item&gt;2465&lt;/item&gt;&lt;item&gt;2466&lt;/item&gt;&lt;item&gt;2467&lt;/item&gt;&lt;item&gt;2470&lt;/item&gt;&lt;item&gt;2473&lt;/item&gt;&lt;item&gt;2474&lt;/item&gt;&lt;item&gt;2476&lt;/item&gt;&lt;item&gt;2478&lt;/item&gt;&lt;item&gt;2479&lt;/item&gt;&lt;item&gt;2482&lt;/item&gt;&lt;item&gt;2483&lt;/item&gt;&lt;item&gt;2484&lt;/item&gt;&lt;item&gt;2485&lt;/item&gt;&lt;item&gt;2486&lt;/item&gt;&lt;item&gt;2489&lt;/item&gt;&lt;item&gt;2490&lt;/item&gt;&lt;item&gt;2491&lt;/item&gt;&lt;item&gt;2493&lt;/item&gt;&lt;item&gt;2494&lt;/item&gt;&lt;item&gt;2495&lt;/item&gt;&lt;item&gt;2496&lt;/item&gt;&lt;item&gt;2497&lt;/item&gt;&lt;item&gt;2499&lt;/item&gt;&lt;item&gt;2500&lt;/item&gt;&lt;item&gt;2501&lt;/item&gt;&lt;item&gt;2504&lt;/item&gt;&lt;item&gt;2505&lt;/item&gt;&lt;item&gt;2507&lt;/item&gt;&lt;item&gt;2508&lt;/item&gt;&lt;item&gt;2509&lt;/item&gt;&lt;item&gt;2510&lt;/item&gt;&lt;item&gt;2511&lt;/item&gt;&lt;item&gt;2512&lt;/item&gt;&lt;item&gt;2516&lt;/item&gt;&lt;item&gt;2517&lt;/item&gt;&lt;item&gt;2518&lt;/item&gt;&lt;item&gt;2520&lt;/item&gt;&lt;item&gt;2522&lt;/item&gt;&lt;item&gt;2524&lt;/item&gt;&lt;item&gt;2525&lt;/item&gt;&lt;item&gt;2526&lt;/item&gt;&lt;item&gt;2527&lt;/item&gt;&lt;item&gt;2528&lt;/item&gt;&lt;item&gt;2529&lt;/item&gt;&lt;item&gt;2530&lt;/item&gt;&lt;item&gt;2534&lt;/item&gt;&lt;item&gt;2535&lt;/item&gt;&lt;item&gt;2536&lt;/item&gt;&lt;item&gt;2537&lt;/item&gt;&lt;item&gt;2539&lt;/item&gt;&lt;item&gt;2540&lt;/item&gt;&lt;item&gt;2541&lt;/item&gt;&lt;item&gt;2543&lt;/item&gt;&lt;item&gt;2545&lt;/item&gt;&lt;item&gt;2546&lt;/item&gt;&lt;item&gt;2547&lt;/item&gt;&lt;item&gt;2548&lt;/item&gt;&lt;item&gt;2549&lt;/item&gt;&lt;item&gt;2550&lt;/item&gt;&lt;item&gt;2551&lt;/item&gt;&lt;item&gt;2552&lt;/item&gt;&lt;item&gt;2553&lt;/item&gt;&lt;item&gt;2554&lt;/item&gt;&lt;item&gt;2555&lt;/item&gt;&lt;item&gt;2556&lt;/item&gt;&lt;item&gt;2557&lt;/item&gt;&lt;item&gt;2560&lt;/item&gt;&lt;item&gt;2561&lt;/item&gt;&lt;item&gt;2562&lt;/item&gt;&lt;item&gt;2563&lt;/item&gt;&lt;item&gt;2564&lt;/item&gt;&lt;item&gt;2565&lt;/item&gt;&lt;item&gt;2566&lt;/item&gt;&lt;item&gt;2568&lt;/item&gt;&lt;item&gt;2569&lt;/item&gt;&lt;item&gt;2570&lt;/item&gt;&lt;item&gt;2571&lt;/item&gt;&lt;item&gt;2572&lt;/item&gt;&lt;item&gt;2575&lt;/item&gt;&lt;item&gt;2576&lt;/item&gt;&lt;item&gt;2577&lt;/item&gt;&lt;item&gt;2578&lt;/item&gt;&lt;item&gt;2579&lt;/item&gt;&lt;item&gt;2580&lt;/item&gt;&lt;item&gt;2582&lt;/item&gt;&lt;item&gt;2583&lt;/item&gt;&lt;item&gt;2584&lt;/item&gt;&lt;item&gt;2585&lt;/item&gt;&lt;item&gt;2586&lt;/item&gt;&lt;item&gt;2587&lt;/item&gt;&lt;item&gt;2588&lt;/item&gt;&lt;item&gt;2589&lt;/item&gt;&lt;item&gt;2590&lt;/item&gt;&lt;item&gt;2591&lt;/item&gt;&lt;item&gt;2592&lt;/item&gt;&lt;item&gt;2593&lt;/item&gt;&lt;item&gt;2594&lt;/item&gt;&lt;item&gt;2595&lt;/item&gt;&lt;item&gt;2596&lt;/item&gt;&lt;item&gt;2597&lt;/item&gt;&lt;item&gt;2598&lt;/item&gt;&lt;item&gt;2599&lt;/item&gt;&lt;item&gt;2600&lt;/item&gt;&lt;item&gt;2601&lt;/item&gt;&lt;item&gt;2602&lt;/item&gt;&lt;item&gt;2603&lt;/item&gt;&lt;item&gt;2604&lt;/item&gt;&lt;item&gt;2605&lt;/item&gt;&lt;item&gt;2606&lt;/item&gt;&lt;item&gt;2607&lt;/item&gt;&lt;item&gt;2608&lt;/item&gt;&lt;item&gt;2609&lt;/item&gt;&lt;item&gt;2610&lt;/item&gt;&lt;/record-ids&gt;&lt;/item&gt;&lt;/Libraries&gt;"/>
  </w:docVars>
  <w:rsids>
    <w:rsidRoot w:val="00AA5B5C"/>
    <w:rsid w:val="00000642"/>
    <w:rsid w:val="00000B9C"/>
    <w:rsid w:val="0000135F"/>
    <w:rsid w:val="00001B75"/>
    <w:rsid w:val="00002358"/>
    <w:rsid w:val="0000250C"/>
    <w:rsid w:val="00002F10"/>
    <w:rsid w:val="00003291"/>
    <w:rsid w:val="00003FA3"/>
    <w:rsid w:val="00005BA7"/>
    <w:rsid w:val="00006433"/>
    <w:rsid w:val="00006A1E"/>
    <w:rsid w:val="00006ADB"/>
    <w:rsid w:val="000074A1"/>
    <w:rsid w:val="00010665"/>
    <w:rsid w:val="000112D6"/>
    <w:rsid w:val="0001133E"/>
    <w:rsid w:val="00011711"/>
    <w:rsid w:val="0001179F"/>
    <w:rsid w:val="000122B9"/>
    <w:rsid w:val="000125C0"/>
    <w:rsid w:val="00012865"/>
    <w:rsid w:val="00012C94"/>
    <w:rsid w:val="000134A4"/>
    <w:rsid w:val="00013C5D"/>
    <w:rsid w:val="000140BE"/>
    <w:rsid w:val="00014EAE"/>
    <w:rsid w:val="0001540F"/>
    <w:rsid w:val="00015CDC"/>
    <w:rsid w:val="000166A6"/>
    <w:rsid w:val="00016C2D"/>
    <w:rsid w:val="000175FB"/>
    <w:rsid w:val="00017BB7"/>
    <w:rsid w:val="000203E0"/>
    <w:rsid w:val="00020865"/>
    <w:rsid w:val="000215AB"/>
    <w:rsid w:val="00021D84"/>
    <w:rsid w:val="0002205C"/>
    <w:rsid w:val="00022089"/>
    <w:rsid w:val="0002212E"/>
    <w:rsid w:val="000223BA"/>
    <w:rsid w:val="00022D48"/>
    <w:rsid w:val="0002397B"/>
    <w:rsid w:val="00023AF9"/>
    <w:rsid w:val="00023D9B"/>
    <w:rsid w:val="00025519"/>
    <w:rsid w:val="0002587B"/>
    <w:rsid w:val="00025AD4"/>
    <w:rsid w:val="00026322"/>
    <w:rsid w:val="00026A0C"/>
    <w:rsid w:val="00026F62"/>
    <w:rsid w:val="00027179"/>
    <w:rsid w:val="00027627"/>
    <w:rsid w:val="00027BA5"/>
    <w:rsid w:val="00030B35"/>
    <w:rsid w:val="00031215"/>
    <w:rsid w:val="0003286C"/>
    <w:rsid w:val="00032CE0"/>
    <w:rsid w:val="0003322E"/>
    <w:rsid w:val="00033296"/>
    <w:rsid w:val="0003333F"/>
    <w:rsid w:val="0003364A"/>
    <w:rsid w:val="000337FA"/>
    <w:rsid w:val="00033969"/>
    <w:rsid w:val="00033B8A"/>
    <w:rsid w:val="00033DE5"/>
    <w:rsid w:val="00034213"/>
    <w:rsid w:val="00034270"/>
    <w:rsid w:val="00034DDF"/>
    <w:rsid w:val="00034F93"/>
    <w:rsid w:val="00034FBF"/>
    <w:rsid w:val="00037485"/>
    <w:rsid w:val="0003780B"/>
    <w:rsid w:val="00037920"/>
    <w:rsid w:val="00037EC9"/>
    <w:rsid w:val="000400C8"/>
    <w:rsid w:val="00040D3C"/>
    <w:rsid w:val="00041915"/>
    <w:rsid w:val="000419D7"/>
    <w:rsid w:val="00041F8B"/>
    <w:rsid w:val="00042060"/>
    <w:rsid w:val="00042EC9"/>
    <w:rsid w:val="00043684"/>
    <w:rsid w:val="0004368B"/>
    <w:rsid w:val="00043817"/>
    <w:rsid w:val="0004466C"/>
    <w:rsid w:val="0004479F"/>
    <w:rsid w:val="00045F91"/>
    <w:rsid w:val="0004614E"/>
    <w:rsid w:val="000464EF"/>
    <w:rsid w:val="000466C3"/>
    <w:rsid w:val="00047CB2"/>
    <w:rsid w:val="0005031D"/>
    <w:rsid w:val="000507E2"/>
    <w:rsid w:val="00051A9C"/>
    <w:rsid w:val="00051B88"/>
    <w:rsid w:val="000521DB"/>
    <w:rsid w:val="00053075"/>
    <w:rsid w:val="00053574"/>
    <w:rsid w:val="00055358"/>
    <w:rsid w:val="00055713"/>
    <w:rsid w:val="00055E22"/>
    <w:rsid w:val="00055E5F"/>
    <w:rsid w:val="00056A87"/>
    <w:rsid w:val="00056F73"/>
    <w:rsid w:val="00057187"/>
    <w:rsid w:val="00057283"/>
    <w:rsid w:val="0005728A"/>
    <w:rsid w:val="0006001F"/>
    <w:rsid w:val="0006035B"/>
    <w:rsid w:val="00060A56"/>
    <w:rsid w:val="000610CA"/>
    <w:rsid w:val="0006125A"/>
    <w:rsid w:val="00062073"/>
    <w:rsid w:val="00062E9B"/>
    <w:rsid w:val="0006309F"/>
    <w:rsid w:val="00063489"/>
    <w:rsid w:val="00063AE6"/>
    <w:rsid w:val="00063D00"/>
    <w:rsid w:val="0006467C"/>
    <w:rsid w:val="00064FA9"/>
    <w:rsid w:val="000666BF"/>
    <w:rsid w:val="0006678A"/>
    <w:rsid w:val="00066EAB"/>
    <w:rsid w:val="00067028"/>
    <w:rsid w:val="0006720E"/>
    <w:rsid w:val="00067C11"/>
    <w:rsid w:val="000702AA"/>
    <w:rsid w:val="000702E6"/>
    <w:rsid w:val="00070344"/>
    <w:rsid w:val="00070E2C"/>
    <w:rsid w:val="00071850"/>
    <w:rsid w:val="00071933"/>
    <w:rsid w:val="000727E1"/>
    <w:rsid w:val="00072CC8"/>
    <w:rsid w:val="00072EA2"/>
    <w:rsid w:val="00072EBE"/>
    <w:rsid w:val="00073655"/>
    <w:rsid w:val="00073C72"/>
    <w:rsid w:val="00074287"/>
    <w:rsid w:val="00074C80"/>
    <w:rsid w:val="00074DE2"/>
    <w:rsid w:val="00075304"/>
    <w:rsid w:val="00075677"/>
    <w:rsid w:val="00075C48"/>
    <w:rsid w:val="00076206"/>
    <w:rsid w:val="00076A56"/>
    <w:rsid w:val="00076E99"/>
    <w:rsid w:val="00076E9A"/>
    <w:rsid w:val="000776D7"/>
    <w:rsid w:val="00077A05"/>
    <w:rsid w:val="000801EA"/>
    <w:rsid w:val="000807AF"/>
    <w:rsid w:val="00080AC3"/>
    <w:rsid w:val="00080D0D"/>
    <w:rsid w:val="0008104A"/>
    <w:rsid w:val="000818D7"/>
    <w:rsid w:val="00081DAC"/>
    <w:rsid w:val="000825CB"/>
    <w:rsid w:val="0008303E"/>
    <w:rsid w:val="0008338E"/>
    <w:rsid w:val="00083570"/>
    <w:rsid w:val="000836EA"/>
    <w:rsid w:val="00083B92"/>
    <w:rsid w:val="00084564"/>
    <w:rsid w:val="00084C8C"/>
    <w:rsid w:val="00085B2F"/>
    <w:rsid w:val="0008647C"/>
    <w:rsid w:val="0008651A"/>
    <w:rsid w:val="0008662E"/>
    <w:rsid w:val="00086FD3"/>
    <w:rsid w:val="000874CA"/>
    <w:rsid w:val="00087A61"/>
    <w:rsid w:val="00087D0A"/>
    <w:rsid w:val="00087E9D"/>
    <w:rsid w:val="00090308"/>
    <w:rsid w:val="00090D94"/>
    <w:rsid w:val="0009123F"/>
    <w:rsid w:val="000914A9"/>
    <w:rsid w:val="000931DD"/>
    <w:rsid w:val="00093261"/>
    <w:rsid w:val="00093E50"/>
    <w:rsid w:val="000945E1"/>
    <w:rsid w:val="00094C1F"/>
    <w:rsid w:val="000952A1"/>
    <w:rsid w:val="00096108"/>
    <w:rsid w:val="00096BA8"/>
    <w:rsid w:val="000977E7"/>
    <w:rsid w:val="000A06D8"/>
    <w:rsid w:val="000A085E"/>
    <w:rsid w:val="000A0BE4"/>
    <w:rsid w:val="000A0DE7"/>
    <w:rsid w:val="000A11A2"/>
    <w:rsid w:val="000A16FA"/>
    <w:rsid w:val="000A19F1"/>
    <w:rsid w:val="000A2CD0"/>
    <w:rsid w:val="000A3126"/>
    <w:rsid w:val="000A376A"/>
    <w:rsid w:val="000A464E"/>
    <w:rsid w:val="000A46D3"/>
    <w:rsid w:val="000A4EE5"/>
    <w:rsid w:val="000A4F27"/>
    <w:rsid w:val="000A534C"/>
    <w:rsid w:val="000A5753"/>
    <w:rsid w:val="000A5D7B"/>
    <w:rsid w:val="000A5DD6"/>
    <w:rsid w:val="000A5F5D"/>
    <w:rsid w:val="000A6669"/>
    <w:rsid w:val="000A6DFC"/>
    <w:rsid w:val="000A7407"/>
    <w:rsid w:val="000A74F5"/>
    <w:rsid w:val="000B0196"/>
    <w:rsid w:val="000B128D"/>
    <w:rsid w:val="000B3130"/>
    <w:rsid w:val="000B3849"/>
    <w:rsid w:val="000B439C"/>
    <w:rsid w:val="000B4C74"/>
    <w:rsid w:val="000B4E8C"/>
    <w:rsid w:val="000B4EFF"/>
    <w:rsid w:val="000B5134"/>
    <w:rsid w:val="000B5269"/>
    <w:rsid w:val="000B5D9A"/>
    <w:rsid w:val="000B611D"/>
    <w:rsid w:val="000B6A4A"/>
    <w:rsid w:val="000C010A"/>
    <w:rsid w:val="000C030F"/>
    <w:rsid w:val="000C1438"/>
    <w:rsid w:val="000C1463"/>
    <w:rsid w:val="000C1DBE"/>
    <w:rsid w:val="000C298D"/>
    <w:rsid w:val="000C29F2"/>
    <w:rsid w:val="000C3588"/>
    <w:rsid w:val="000C3C64"/>
    <w:rsid w:val="000C4877"/>
    <w:rsid w:val="000C553D"/>
    <w:rsid w:val="000C5AD4"/>
    <w:rsid w:val="000C5F30"/>
    <w:rsid w:val="000C71F1"/>
    <w:rsid w:val="000C78CA"/>
    <w:rsid w:val="000C7F10"/>
    <w:rsid w:val="000D0798"/>
    <w:rsid w:val="000D0C81"/>
    <w:rsid w:val="000D103E"/>
    <w:rsid w:val="000D1704"/>
    <w:rsid w:val="000D18C8"/>
    <w:rsid w:val="000D199C"/>
    <w:rsid w:val="000D2990"/>
    <w:rsid w:val="000D2CC5"/>
    <w:rsid w:val="000D3151"/>
    <w:rsid w:val="000D3AD4"/>
    <w:rsid w:val="000D3FF9"/>
    <w:rsid w:val="000D5554"/>
    <w:rsid w:val="000D5982"/>
    <w:rsid w:val="000D5B1F"/>
    <w:rsid w:val="000D6414"/>
    <w:rsid w:val="000D7225"/>
    <w:rsid w:val="000D77B6"/>
    <w:rsid w:val="000D7F34"/>
    <w:rsid w:val="000E03E7"/>
    <w:rsid w:val="000E0740"/>
    <w:rsid w:val="000E0AE4"/>
    <w:rsid w:val="000E106E"/>
    <w:rsid w:val="000E1747"/>
    <w:rsid w:val="000E1F02"/>
    <w:rsid w:val="000E21D6"/>
    <w:rsid w:val="000E2605"/>
    <w:rsid w:val="000E2642"/>
    <w:rsid w:val="000E2AE4"/>
    <w:rsid w:val="000E2E52"/>
    <w:rsid w:val="000E3704"/>
    <w:rsid w:val="000E38A6"/>
    <w:rsid w:val="000E3960"/>
    <w:rsid w:val="000E3FC2"/>
    <w:rsid w:val="000E5189"/>
    <w:rsid w:val="000E5456"/>
    <w:rsid w:val="000E5506"/>
    <w:rsid w:val="000E57BF"/>
    <w:rsid w:val="000E5F98"/>
    <w:rsid w:val="000E6737"/>
    <w:rsid w:val="000E7380"/>
    <w:rsid w:val="000E7C6B"/>
    <w:rsid w:val="000F02BB"/>
    <w:rsid w:val="000F09B5"/>
    <w:rsid w:val="000F0C97"/>
    <w:rsid w:val="000F17D4"/>
    <w:rsid w:val="000F19A8"/>
    <w:rsid w:val="000F21EF"/>
    <w:rsid w:val="000F2BA5"/>
    <w:rsid w:val="000F2D0C"/>
    <w:rsid w:val="000F2FBB"/>
    <w:rsid w:val="000F305C"/>
    <w:rsid w:val="000F37AB"/>
    <w:rsid w:val="000F3819"/>
    <w:rsid w:val="000F387A"/>
    <w:rsid w:val="000F3A72"/>
    <w:rsid w:val="000F476C"/>
    <w:rsid w:val="000F54C0"/>
    <w:rsid w:val="000F5738"/>
    <w:rsid w:val="000F5914"/>
    <w:rsid w:val="000F5986"/>
    <w:rsid w:val="000F5E3C"/>
    <w:rsid w:val="000F6D01"/>
    <w:rsid w:val="000F7023"/>
    <w:rsid w:val="000F7B23"/>
    <w:rsid w:val="000F7C25"/>
    <w:rsid w:val="000F7F9D"/>
    <w:rsid w:val="00100335"/>
    <w:rsid w:val="001007D3"/>
    <w:rsid w:val="0010093B"/>
    <w:rsid w:val="00101804"/>
    <w:rsid w:val="00101BF8"/>
    <w:rsid w:val="00102429"/>
    <w:rsid w:val="001039B6"/>
    <w:rsid w:val="00104971"/>
    <w:rsid w:val="00104CF0"/>
    <w:rsid w:val="001050E3"/>
    <w:rsid w:val="00105F46"/>
    <w:rsid w:val="00106745"/>
    <w:rsid w:val="00110CE1"/>
    <w:rsid w:val="00111A4D"/>
    <w:rsid w:val="00113453"/>
    <w:rsid w:val="00113537"/>
    <w:rsid w:val="001136A2"/>
    <w:rsid w:val="0011472B"/>
    <w:rsid w:val="001152BF"/>
    <w:rsid w:val="00115612"/>
    <w:rsid w:val="00116A4C"/>
    <w:rsid w:val="00116F36"/>
    <w:rsid w:val="00117789"/>
    <w:rsid w:val="0012024F"/>
    <w:rsid w:val="00120379"/>
    <w:rsid w:val="001204A9"/>
    <w:rsid w:val="00121186"/>
    <w:rsid w:val="00121C78"/>
    <w:rsid w:val="001221C2"/>
    <w:rsid w:val="00122E4F"/>
    <w:rsid w:val="00122F9F"/>
    <w:rsid w:val="0012323F"/>
    <w:rsid w:val="00126630"/>
    <w:rsid w:val="001268BE"/>
    <w:rsid w:val="001270F9"/>
    <w:rsid w:val="001271A5"/>
    <w:rsid w:val="001275B0"/>
    <w:rsid w:val="00130455"/>
    <w:rsid w:val="00130467"/>
    <w:rsid w:val="00130AEC"/>
    <w:rsid w:val="001312A6"/>
    <w:rsid w:val="0013164D"/>
    <w:rsid w:val="001329C6"/>
    <w:rsid w:val="00132ED3"/>
    <w:rsid w:val="00133760"/>
    <w:rsid w:val="001337CD"/>
    <w:rsid w:val="00134B72"/>
    <w:rsid w:val="00135136"/>
    <w:rsid w:val="00135347"/>
    <w:rsid w:val="00136764"/>
    <w:rsid w:val="00136AAB"/>
    <w:rsid w:val="00137407"/>
    <w:rsid w:val="00137B30"/>
    <w:rsid w:val="00140CCC"/>
    <w:rsid w:val="00141468"/>
    <w:rsid w:val="00141746"/>
    <w:rsid w:val="00141A89"/>
    <w:rsid w:val="00141DD6"/>
    <w:rsid w:val="00141F60"/>
    <w:rsid w:val="001429BE"/>
    <w:rsid w:val="00142E89"/>
    <w:rsid w:val="001432A6"/>
    <w:rsid w:val="00143470"/>
    <w:rsid w:val="001446FD"/>
    <w:rsid w:val="00145B31"/>
    <w:rsid w:val="00145C2A"/>
    <w:rsid w:val="00147BAC"/>
    <w:rsid w:val="00147F60"/>
    <w:rsid w:val="00150172"/>
    <w:rsid w:val="00150449"/>
    <w:rsid w:val="001504CD"/>
    <w:rsid w:val="00150904"/>
    <w:rsid w:val="00150EE1"/>
    <w:rsid w:val="001518CB"/>
    <w:rsid w:val="001521B1"/>
    <w:rsid w:val="00152DAF"/>
    <w:rsid w:val="00153211"/>
    <w:rsid w:val="00154408"/>
    <w:rsid w:val="001546BB"/>
    <w:rsid w:val="00154F93"/>
    <w:rsid w:val="001551E8"/>
    <w:rsid w:val="001563F2"/>
    <w:rsid w:val="00156460"/>
    <w:rsid w:val="0015649B"/>
    <w:rsid w:val="00156982"/>
    <w:rsid w:val="00156FDF"/>
    <w:rsid w:val="00157402"/>
    <w:rsid w:val="00160449"/>
    <w:rsid w:val="00160915"/>
    <w:rsid w:val="00160B7D"/>
    <w:rsid w:val="00160C85"/>
    <w:rsid w:val="001613CC"/>
    <w:rsid w:val="00161C8A"/>
    <w:rsid w:val="0016243C"/>
    <w:rsid w:val="00162569"/>
    <w:rsid w:val="0016273D"/>
    <w:rsid w:val="00162E5B"/>
    <w:rsid w:val="00163926"/>
    <w:rsid w:val="00163F28"/>
    <w:rsid w:val="001649D6"/>
    <w:rsid w:val="00164E9E"/>
    <w:rsid w:val="00164FB8"/>
    <w:rsid w:val="00164FD6"/>
    <w:rsid w:val="001654E9"/>
    <w:rsid w:val="00166461"/>
    <w:rsid w:val="0016699D"/>
    <w:rsid w:val="00166E2B"/>
    <w:rsid w:val="0016734B"/>
    <w:rsid w:val="001673BC"/>
    <w:rsid w:val="001675FC"/>
    <w:rsid w:val="00167B40"/>
    <w:rsid w:val="00170088"/>
    <w:rsid w:val="001703B7"/>
    <w:rsid w:val="001706A8"/>
    <w:rsid w:val="0017081E"/>
    <w:rsid w:val="00170874"/>
    <w:rsid w:val="001708DB"/>
    <w:rsid w:val="0017106A"/>
    <w:rsid w:val="00171512"/>
    <w:rsid w:val="00172298"/>
    <w:rsid w:val="00172EC7"/>
    <w:rsid w:val="0017305E"/>
    <w:rsid w:val="001732DF"/>
    <w:rsid w:val="0017488E"/>
    <w:rsid w:val="00175B7D"/>
    <w:rsid w:val="0017640B"/>
    <w:rsid w:val="00176A0B"/>
    <w:rsid w:val="00180106"/>
    <w:rsid w:val="00180A64"/>
    <w:rsid w:val="00180E3E"/>
    <w:rsid w:val="001817EF"/>
    <w:rsid w:val="0018300F"/>
    <w:rsid w:val="00183855"/>
    <w:rsid w:val="001842AB"/>
    <w:rsid w:val="001845B1"/>
    <w:rsid w:val="00184D3F"/>
    <w:rsid w:val="00185A33"/>
    <w:rsid w:val="001865AF"/>
    <w:rsid w:val="0018660D"/>
    <w:rsid w:val="00186D86"/>
    <w:rsid w:val="00190615"/>
    <w:rsid w:val="001917F3"/>
    <w:rsid w:val="00191BF5"/>
    <w:rsid w:val="00191E9B"/>
    <w:rsid w:val="0019249C"/>
    <w:rsid w:val="001938BE"/>
    <w:rsid w:val="0019394C"/>
    <w:rsid w:val="001943D7"/>
    <w:rsid w:val="00194512"/>
    <w:rsid w:val="00196411"/>
    <w:rsid w:val="001964F2"/>
    <w:rsid w:val="0019654E"/>
    <w:rsid w:val="001967A7"/>
    <w:rsid w:val="001968AB"/>
    <w:rsid w:val="00196ECD"/>
    <w:rsid w:val="001A008B"/>
    <w:rsid w:val="001A1229"/>
    <w:rsid w:val="001A24DC"/>
    <w:rsid w:val="001A3629"/>
    <w:rsid w:val="001A38B9"/>
    <w:rsid w:val="001A38DB"/>
    <w:rsid w:val="001A3B98"/>
    <w:rsid w:val="001A5372"/>
    <w:rsid w:val="001A5450"/>
    <w:rsid w:val="001A5FA4"/>
    <w:rsid w:val="001A611E"/>
    <w:rsid w:val="001A664A"/>
    <w:rsid w:val="001A67F3"/>
    <w:rsid w:val="001A6C43"/>
    <w:rsid w:val="001A77CE"/>
    <w:rsid w:val="001A77F2"/>
    <w:rsid w:val="001A7C11"/>
    <w:rsid w:val="001B0169"/>
    <w:rsid w:val="001B02CF"/>
    <w:rsid w:val="001B03BB"/>
    <w:rsid w:val="001B2783"/>
    <w:rsid w:val="001B35D0"/>
    <w:rsid w:val="001B3614"/>
    <w:rsid w:val="001B39B5"/>
    <w:rsid w:val="001B3B4C"/>
    <w:rsid w:val="001B402E"/>
    <w:rsid w:val="001B548F"/>
    <w:rsid w:val="001B569E"/>
    <w:rsid w:val="001B5ECD"/>
    <w:rsid w:val="001B619D"/>
    <w:rsid w:val="001B6D68"/>
    <w:rsid w:val="001B7020"/>
    <w:rsid w:val="001B7341"/>
    <w:rsid w:val="001B7F09"/>
    <w:rsid w:val="001C0005"/>
    <w:rsid w:val="001C0798"/>
    <w:rsid w:val="001C1861"/>
    <w:rsid w:val="001C23CD"/>
    <w:rsid w:val="001C32B1"/>
    <w:rsid w:val="001C362C"/>
    <w:rsid w:val="001C3C68"/>
    <w:rsid w:val="001C3F22"/>
    <w:rsid w:val="001C3FCF"/>
    <w:rsid w:val="001C4389"/>
    <w:rsid w:val="001C5082"/>
    <w:rsid w:val="001C60A3"/>
    <w:rsid w:val="001C669F"/>
    <w:rsid w:val="001C6954"/>
    <w:rsid w:val="001C761F"/>
    <w:rsid w:val="001C7BA3"/>
    <w:rsid w:val="001D0153"/>
    <w:rsid w:val="001D066C"/>
    <w:rsid w:val="001D0800"/>
    <w:rsid w:val="001D108F"/>
    <w:rsid w:val="001D13B4"/>
    <w:rsid w:val="001D2D42"/>
    <w:rsid w:val="001D2FE9"/>
    <w:rsid w:val="001D3188"/>
    <w:rsid w:val="001D3B3C"/>
    <w:rsid w:val="001D4514"/>
    <w:rsid w:val="001D57EE"/>
    <w:rsid w:val="001D6954"/>
    <w:rsid w:val="001D7245"/>
    <w:rsid w:val="001D769A"/>
    <w:rsid w:val="001D78E1"/>
    <w:rsid w:val="001E00C4"/>
    <w:rsid w:val="001E0562"/>
    <w:rsid w:val="001E0A5D"/>
    <w:rsid w:val="001E1099"/>
    <w:rsid w:val="001E1BD1"/>
    <w:rsid w:val="001E2578"/>
    <w:rsid w:val="001E25F5"/>
    <w:rsid w:val="001E279D"/>
    <w:rsid w:val="001E280F"/>
    <w:rsid w:val="001E285B"/>
    <w:rsid w:val="001E2CA8"/>
    <w:rsid w:val="001E2ED3"/>
    <w:rsid w:val="001E3755"/>
    <w:rsid w:val="001E47F5"/>
    <w:rsid w:val="001E4937"/>
    <w:rsid w:val="001E52CD"/>
    <w:rsid w:val="001E56CB"/>
    <w:rsid w:val="001E676D"/>
    <w:rsid w:val="001E725E"/>
    <w:rsid w:val="001F091E"/>
    <w:rsid w:val="001F12F4"/>
    <w:rsid w:val="001F1B3A"/>
    <w:rsid w:val="001F1C2C"/>
    <w:rsid w:val="001F21D0"/>
    <w:rsid w:val="001F2E2C"/>
    <w:rsid w:val="001F3A5C"/>
    <w:rsid w:val="001F56C4"/>
    <w:rsid w:val="001F5C48"/>
    <w:rsid w:val="001F5DFC"/>
    <w:rsid w:val="001F6FA5"/>
    <w:rsid w:val="001F7083"/>
    <w:rsid w:val="001F736B"/>
    <w:rsid w:val="00200066"/>
    <w:rsid w:val="002014E6"/>
    <w:rsid w:val="00201631"/>
    <w:rsid w:val="00201EEF"/>
    <w:rsid w:val="00202049"/>
    <w:rsid w:val="0020215F"/>
    <w:rsid w:val="00204A34"/>
    <w:rsid w:val="00204ACA"/>
    <w:rsid w:val="00206A6E"/>
    <w:rsid w:val="002073C5"/>
    <w:rsid w:val="00207C83"/>
    <w:rsid w:val="002101AB"/>
    <w:rsid w:val="002109D2"/>
    <w:rsid w:val="0021104B"/>
    <w:rsid w:val="00211780"/>
    <w:rsid w:val="00212376"/>
    <w:rsid w:val="00213028"/>
    <w:rsid w:val="0021378F"/>
    <w:rsid w:val="00213C72"/>
    <w:rsid w:val="0021479D"/>
    <w:rsid w:val="0021623A"/>
    <w:rsid w:val="0021627F"/>
    <w:rsid w:val="00217071"/>
    <w:rsid w:val="00217677"/>
    <w:rsid w:val="002202D4"/>
    <w:rsid w:val="00220AF7"/>
    <w:rsid w:val="00221583"/>
    <w:rsid w:val="0022184D"/>
    <w:rsid w:val="00221AF4"/>
    <w:rsid w:val="002220C8"/>
    <w:rsid w:val="0022228D"/>
    <w:rsid w:val="002228CA"/>
    <w:rsid w:val="00222AF2"/>
    <w:rsid w:val="00222B8C"/>
    <w:rsid w:val="00222D0D"/>
    <w:rsid w:val="0022441F"/>
    <w:rsid w:val="00224BB2"/>
    <w:rsid w:val="0022527B"/>
    <w:rsid w:val="002256AB"/>
    <w:rsid w:val="002262FF"/>
    <w:rsid w:val="00226CDD"/>
    <w:rsid w:val="00227B50"/>
    <w:rsid w:val="00227F78"/>
    <w:rsid w:val="00230735"/>
    <w:rsid w:val="002307BE"/>
    <w:rsid w:val="00230891"/>
    <w:rsid w:val="00231796"/>
    <w:rsid w:val="002321D5"/>
    <w:rsid w:val="00232C68"/>
    <w:rsid w:val="00232CAB"/>
    <w:rsid w:val="002333B4"/>
    <w:rsid w:val="0023369F"/>
    <w:rsid w:val="00233C62"/>
    <w:rsid w:val="00234236"/>
    <w:rsid w:val="002346CA"/>
    <w:rsid w:val="00235533"/>
    <w:rsid w:val="002358A0"/>
    <w:rsid w:val="002360FD"/>
    <w:rsid w:val="002409D0"/>
    <w:rsid w:val="0024158E"/>
    <w:rsid w:val="00241AEA"/>
    <w:rsid w:val="00241FD3"/>
    <w:rsid w:val="00243BB6"/>
    <w:rsid w:val="002450CE"/>
    <w:rsid w:val="0024526F"/>
    <w:rsid w:val="0024531C"/>
    <w:rsid w:val="0024536A"/>
    <w:rsid w:val="00245C12"/>
    <w:rsid w:val="002461AE"/>
    <w:rsid w:val="00246233"/>
    <w:rsid w:val="00250493"/>
    <w:rsid w:val="002509DA"/>
    <w:rsid w:val="002509DF"/>
    <w:rsid w:val="00250AD8"/>
    <w:rsid w:val="002512C7"/>
    <w:rsid w:val="00252AA1"/>
    <w:rsid w:val="00252C6F"/>
    <w:rsid w:val="0025386B"/>
    <w:rsid w:val="00253B08"/>
    <w:rsid w:val="0025400F"/>
    <w:rsid w:val="00254C60"/>
    <w:rsid w:val="00255E16"/>
    <w:rsid w:val="00256548"/>
    <w:rsid w:val="002565F1"/>
    <w:rsid w:val="002569CE"/>
    <w:rsid w:val="0025784D"/>
    <w:rsid w:val="0025791C"/>
    <w:rsid w:val="00257AFE"/>
    <w:rsid w:val="00257EAF"/>
    <w:rsid w:val="0026097A"/>
    <w:rsid w:val="00261AAE"/>
    <w:rsid w:val="0026305B"/>
    <w:rsid w:val="002632A2"/>
    <w:rsid w:val="00263C35"/>
    <w:rsid w:val="00263FAF"/>
    <w:rsid w:val="002641F3"/>
    <w:rsid w:val="00264722"/>
    <w:rsid w:val="00265EC6"/>
    <w:rsid w:val="00265FBA"/>
    <w:rsid w:val="00266138"/>
    <w:rsid w:val="00266163"/>
    <w:rsid w:val="0026645B"/>
    <w:rsid w:val="002672CD"/>
    <w:rsid w:val="002674E2"/>
    <w:rsid w:val="002678B6"/>
    <w:rsid w:val="00267CA3"/>
    <w:rsid w:val="00267DB4"/>
    <w:rsid w:val="00270566"/>
    <w:rsid w:val="002705A9"/>
    <w:rsid w:val="00270CB6"/>
    <w:rsid w:val="00270CDB"/>
    <w:rsid w:val="002722C2"/>
    <w:rsid w:val="00272539"/>
    <w:rsid w:val="00273C0B"/>
    <w:rsid w:val="00274108"/>
    <w:rsid w:val="0027432B"/>
    <w:rsid w:val="002752FF"/>
    <w:rsid w:val="00275894"/>
    <w:rsid w:val="00275928"/>
    <w:rsid w:val="00275A4F"/>
    <w:rsid w:val="00275B24"/>
    <w:rsid w:val="0027602D"/>
    <w:rsid w:val="002762A2"/>
    <w:rsid w:val="0027681E"/>
    <w:rsid w:val="00276A56"/>
    <w:rsid w:val="00276B12"/>
    <w:rsid w:val="0027713B"/>
    <w:rsid w:val="00277AAA"/>
    <w:rsid w:val="0028000C"/>
    <w:rsid w:val="002803D2"/>
    <w:rsid w:val="00280619"/>
    <w:rsid w:val="00281E81"/>
    <w:rsid w:val="002828D0"/>
    <w:rsid w:val="00282A22"/>
    <w:rsid w:val="002837C3"/>
    <w:rsid w:val="00283F0A"/>
    <w:rsid w:val="00284775"/>
    <w:rsid w:val="00284EC3"/>
    <w:rsid w:val="0028512B"/>
    <w:rsid w:val="00285660"/>
    <w:rsid w:val="00285EF9"/>
    <w:rsid w:val="00286125"/>
    <w:rsid w:val="0028612D"/>
    <w:rsid w:val="00286A3B"/>
    <w:rsid w:val="00286C39"/>
    <w:rsid w:val="0029027C"/>
    <w:rsid w:val="002904F0"/>
    <w:rsid w:val="00290F32"/>
    <w:rsid w:val="002914EB"/>
    <w:rsid w:val="00291EA7"/>
    <w:rsid w:val="002920D7"/>
    <w:rsid w:val="00292459"/>
    <w:rsid w:val="002935A6"/>
    <w:rsid w:val="002937D5"/>
    <w:rsid w:val="002943F3"/>
    <w:rsid w:val="002947FF"/>
    <w:rsid w:val="002953AA"/>
    <w:rsid w:val="00295C82"/>
    <w:rsid w:val="00295F83"/>
    <w:rsid w:val="00296D53"/>
    <w:rsid w:val="0029766B"/>
    <w:rsid w:val="00297965"/>
    <w:rsid w:val="002A03D1"/>
    <w:rsid w:val="002A0932"/>
    <w:rsid w:val="002A0CB3"/>
    <w:rsid w:val="002A1EF0"/>
    <w:rsid w:val="002A2050"/>
    <w:rsid w:val="002A236D"/>
    <w:rsid w:val="002A242B"/>
    <w:rsid w:val="002A254F"/>
    <w:rsid w:val="002A2DA3"/>
    <w:rsid w:val="002A3E9B"/>
    <w:rsid w:val="002A3EF8"/>
    <w:rsid w:val="002A45C9"/>
    <w:rsid w:val="002A466F"/>
    <w:rsid w:val="002A4800"/>
    <w:rsid w:val="002A5664"/>
    <w:rsid w:val="002A58B0"/>
    <w:rsid w:val="002A669D"/>
    <w:rsid w:val="002A67A1"/>
    <w:rsid w:val="002A6BD9"/>
    <w:rsid w:val="002A727F"/>
    <w:rsid w:val="002B0070"/>
    <w:rsid w:val="002B056D"/>
    <w:rsid w:val="002B0712"/>
    <w:rsid w:val="002B0AAF"/>
    <w:rsid w:val="002B0AC1"/>
    <w:rsid w:val="002B1350"/>
    <w:rsid w:val="002B14B6"/>
    <w:rsid w:val="002B1932"/>
    <w:rsid w:val="002B1EC8"/>
    <w:rsid w:val="002B1F46"/>
    <w:rsid w:val="002B2216"/>
    <w:rsid w:val="002B2246"/>
    <w:rsid w:val="002B248B"/>
    <w:rsid w:val="002B2B74"/>
    <w:rsid w:val="002B3A53"/>
    <w:rsid w:val="002B4059"/>
    <w:rsid w:val="002B4162"/>
    <w:rsid w:val="002B502E"/>
    <w:rsid w:val="002B5982"/>
    <w:rsid w:val="002B6CCD"/>
    <w:rsid w:val="002B7020"/>
    <w:rsid w:val="002B7335"/>
    <w:rsid w:val="002C0653"/>
    <w:rsid w:val="002C11E4"/>
    <w:rsid w:val="002C255C"/>
    <w:rsid w:val="002C2563"/>
    <w:rsid w:val="002C273E"/>
    <w:rsid w:val="002C342F"/>
    <w:rsid w:val="002C41E5"/>
    <w:rsid w:val="002C5495"/>
    <w:rsid w:val="002C59B6"/>
    <w:rsid w:val="002C5F9B"/>
    <w:rsid w:val="002C5FDF"/>
    <w:rsid w:val="002C60A4"/>
    <w:rsid w:val="002C7082"/>
    <w:rsid w:val="002C7636"/>
    <w:rsid w:val="002C7858"/>
    <w:rsid w:val="002C7E52"/>
    <w:rsid w:val="002D021B"/>
    <w:rsid w:val="002D0E1B"/>
    <w:rsid w:val="002D144E"/>
    <w:rsid w:val="002D161D"/>
    <w:rsid w:val="002D1854"/>
    <w:rsid w:val="002D281E"/>
    <w:rsid w:val="002D2B74"/>
    <w:rsid w:val="002D2B9E"/>
    <w:rsid w:val="002D2E95"/>
    <w:rsid w:val="002D30D0"/>
    <w:rsid w:val="002D34F4"/>
    <w:rsid w:val="002D3700"/>
    <w:rsid w:val="002D4D65"/>
    <w:rsid w:val="002D5D04"/>
    <w:rsid w:val="002D6D88"/>
    <w:rsid w:val="002D758C"/>
    <w:rsid w:val="002E01DC"/>
    <w:rsid w:val="002E028A"/>
    <w:rsid w:val="002E0912"/>
    <w:rsid w:val="002E0C93"/>
    <w:rsid w:val="002E1671"/>
    <w:rsid w:val="002E16AE"/>
    <w:rsid w:val="002E2E46"/>
    <w:rsid w:val="002E3315"/>
    <w:rsid w:val="002E3C73"/>
    <w:rsid w:val="002E4420"/>
    <w:rsid w:val="002E471A"/>
    <w:rsid w:val="002E59CA"/>
    <w:rsid w:val="002E6582"/>
    <w:rsid w:val="002E669C"/>
    <w:rsid w:val="002E66C5"/>
    <w:rsid w:val="002E76D1"/>
    <w:rsid w:val="002E7764"/>
    <w:rsid w:val="002F03D5"/>
    <w:rsid w:val="002F0485"/>
    <w:rsid w:val="002F14E4"/>
    <w:rsid w:val="002F168B"/>
    <w:rsid w:val="002F2534"/>
    <w:rsid w:val="002F2608"/>
    <w:rsid w:val="002F2C0F"/>
    <w:rsid w:val="002F2C4D"/>
    <w:rsid w:val="002F2F57"/>
    <w:rsid w:val="002F2FB7"/>
    <w:rsid w:val="002F338D"/>
    <w:rsid w:val="002F417E"/>
    <w:rsid w:val="002F45B5"/>
    <w:rsid w:val="002F478E"/>
    <w:rsid w:val="002F519E"/>
    <w:rsid w:val="002F527F"/>
    <w:rsid w:val="002F63F8"/>
    <w:rsid w:val="002F6E0E"/>
    <w:rsid w:val="002F7C20"/>
    <w:rsid w:val="002F7CF8"/>
    <w:rsid w:val="002F7F46"/>
    <w:rsid w:val="00300122"/>
    <w:rsid w:val="0030025D"/>
    <w:rsid w:val="0030117E"/>
    <w:rsid w:val="003013C3"/>
    <w:rsid w:val="00301F0A"/>
    <w:rsid w:val="00302728"/>
    <w:rsid w:val="003028C6"/>
    <w:rsid w:val="00302AA5"/>
    <w:rsid w:val="00302D1B"/>
    <w:rsid w:val="0030361C"/>
    <w:rsid w:val="00303C35"/>
    <w:rsid w:val="00304135"/>
    <w:rsid w:val="00304908"/>
    <w:rsid w:val="0030498E"/>
    <w:rsid w:val="00304E83"/>
    <w:rsid w:val="00305ED8"/>
    <w:rsid w:val="003068EE"/>
    <w:rsid w:val="00306F3D"/>
    <w:rsid w:val="00307516"/>
    <w:rsid w:val="00307651"/>
    <w:rsid w:val="00307845"/>
    <w:rsid w:val="00311F61"/>
    <w:rsid w:val="0031267D"/>
    <w:rsid w:val="003128AD"/>
    <w:rsid w:val="0031290E"/>
    <w:rsid w:val="00313372"/>
    <w:rsid w:val="003133AD"/>
    <w:rsid w:val="00314548"/>
    <w:rsid w:val="0031540A"/>
    <w:rsid w:val="00315BCC"/>
    <w:rsid w:val="00315F34"/>
    <w:rsid w:val="00315FFE"/>
    <w:rsid w:val="00316163"/>
    <w:rsid w:val="00316173"/>
    <w:rsid w:val="003168BD"/>
    <w:rsid w:val="00316EAF"/>
    <w:rsid w:val="00316F65"/>
    <w:rsid w:val="003174BF"/>
    <w:rsid w:val="00317603"/>
    <w:rsid w:val="0032003C"/>
    <w:rsid w:val="0032033C"/>
    <w:rsid w:val="00320E8B"/>
    <w:rsid w:val="0032114E"/>
    <w:rsid w:val="003218B7"/>
    <w:rsid w:val="00321BE7"/>
    <w:rsid w:val="0032217A"/>
    <w:rsid w:val="00322322"/>
    <w:rsid w:val="003224D8"/>
    <w:rsid w:val="003225F7"/>
    <w:rsid w:val="00322B0C"/>
    <w:rsid w:val="00322E0A"/>
    <w:rsid w:val="00322F93"/>
    <w:rsid w:val="003240AD"/>
    <w:rsid w:val="00324318"/>
    <w:rsid w:val="0032443B"/>
    <w:rsid w:val="003247F6"/>
    <w:rsid w:val="00324924"/>
    <w:rsid w:val="00324FE9"/>
    <w:rsid w:val="00325CF8"/>
    <w:rsid w:val="003267A5"/>
    <w:rsid w:val="003268F1"/>
    <w:rsid w:val="00326C5C"/>
    <w:rsid w:val="00326D0E"/>
    <w:rsid w:val="003277F7"/>
    <w:rsid w:val="00327849"/>
    <w:rsid w:val="003278D2"/>
    <w:rsid w:val="0033119B"/>
    <w:rsid w:val="0033141D"/>
    <w:rsid w:val="00331809"/>
    <w:rsid w:val="00331A0B"/>
    <w:rsid w:val="00331FD5"/>
    <w:rsid w:val="00332108"/>
    <w:rsid w:val="0033221A"/>
    <w:rsid w:val="00334329"/>
    <w:rsid w:val="00334EC1"/>
    <w:rsid w:val="0033703F"/>
    <w:rsid w:val="0033724D"/>
    <w:rsid w:val="00337731"/>
    <w:rsid w:val="0034035F"/>
    <w:rsid w:val="00340F2F"/>
    <w:rsid w:val="0034160E"/>
    <w:rsid w:val="00342BB1"/>
    <w:rsid w:val="00342DC8"/>
    <w:rsid w:val="00342DEF"/>
    <w:rsid w:val="00343132"/>
    <w:rsid w:val="00343429"/>
    <w:rsid w:val="00344DB6"/>
    <w:rsid w:val="00346232"/>
    <w:rsid w:val="0034639C"/>
    <w:rsid w:val="00346A8B"/>
    <w:rsid w:val="00346A97"/>
    <w:rsid w:val="00350E8B"/>
    <w:rsid w:val="00350FAE"/>
    <w:rsid w:val="00351B27"/>
    <w:rsid w:val="00352945"/>
    <w:rsid w:val="003529D9"/>
    <w:rsid w:val="00352C07"/>
    <w:rsid w:val="00353058"/>
    <w:rsid w:val="00353504"/>
    <w:rsid w:val="00354ED2"/>
    <w:rsid w:val="00355703"/>
    <w:rsid w:val="00356139"/>
    <w:rsid w:val="003563FA"/>
    <w:rsid w:val="00356B39"/>
    <w:rsid w:val="0036184A"/>
    <w:rsid w:val="003619A0"/>
    <w:rsid w:val="003621DD"/>
    <w:rsid w:val="00362B98"/>
    <w:rsid w:val="0036429A"/>
    <w:rsid w:val="00364CE1"/>
    <w:rsid w:val="00364EA8"/>
    <w:rsid w:val="00364F16"/>
    <w:rsid w:val="0036565C"/>
    <w:rsid w:val="003659E2"/>
    <w:rsid w:val="00366404"/>
    <w:rsid w:val="00366446"/>
    <w:rsid w:val="0036647D"/>
    <w:rsid w:val="003666DC"/>
    <w:rsid w:val="0036746C"/>
    <w:rsid w:val="0037027A"/>
    <w:rsid w:val="0037035E"/>
    <w:rsid w:val="0037081D"/>
    <w:rsid w:val="00370F3B"/>
    <w:rsid w:val="00371E69"/>
    <w:rsid w:val="003720C8"/>
    <w:rsid w:val="00373C7F"/>
    <w:rsid w:val="0037406E"/>
    <w:rsid w:val="00374095"/>
    <w:rsid w:val="0037482E"/>
    <w:rsid w:val="0037590B"/>
    <w:rsid w:val="00375FD5"/>
    <w:rsid w:val="00376140"/>
    <w:rsid w:val="003767AF"/>
    <w:rsid w:val="003779CC"/>
    <w:rsid w:val="0038010C"/>
    <w:rsid w:val="003807C9"/>
    <w:rsid w:val="003812C5"/>
    <w:rsid w:val="003814D7"/>
    <w:rsid w:val="00381670"/>
    <w:rsid w:val="0038205E"/>
    <w:rsid w:val="003832F6"/>
    <w:rsid w:val="003836BC"/>
    <w:rsid w:val="00384207"/>
    <w:rsid w:val="003846A8"/>
    <w:rsid w:val="00384B90"/>
    <w:rsid w:val="00385DA7"/>
    <w:rsid w:val="003860E5"/>
    <w:rsid w:val="00386785"/>
    <w:rsid w:val="003868F3"/>
    <w:rsid w:val="003871A1"/>
    <w:rsid w:val="00387CCC"/>
    <w:rsid w:val="00387FA0"/>
    <w:rsid w:val="00390072"/>
    <w:rsid w:val="003902F5"/>
    <w:rsid w:val="00390C6F"/>
    <w:rsid w:val="00390C91"/>
    <w:rsid w:val="00390E3B"/>
    <w:rsid w:val="00392BC7"/>
    <w:rsid w:val="00394176"/>
    <w:rsid w:val="003943FB"/>
    <w:rsid w:val="0039533E"/>
    <w:rsid w:val="00395D8B"/>
    <w:rsid w:val="00396598"/>
    <w:rsid w:val="00396D95"/>
    <w:rsid w:val="00396EC3"/>
    <w:rsid w:val="0039788A"/>
    <w:rsid w:val="00397ACA"/>
    <w:rsid w:val="00397BF5"/>
    <w:rsid w:val="00397ED3"/>
    <w:rsid w:val="003A0431"/>
    <w:rsid w:val="003A0780"/>
    <w:rsid w:val="003A0C27"/>
    <w:rsid w:val="003A0D97"/>
    <w:rsid w:val="003A1E83"/>
    <w:rsid w:val="003A1F8C"/>
    <w:rsid w:val="003A223B"/>
    <w:rsid w:val="003A244D"/>
    <w:rsid w:val="003A27BA"/>
    <w:rsid w:val="003A2D94"/>
    <w:rsid w:val="003A2DB2"/>
    <w:rsid w:val="003A3290"/>
    <w:rsid w:val="003A3E8B"/>
    <w:rsid w:val="003A42E8"/>
    <w:rsid w:val="003A4C61"/>
    <w:rsid w:val="003A5A0B"/>
    <w:rsid w:val="003A5D9A"/>
    <w:rsid w:val="003A5E80"/>
    <w:rsid w:val="003A65EC"/>
    <w:rsid w:val="003A6D30"/>
    <w:rsid w:val="003A7048"/>
    <w:rsid w:val="003A7C3B"/>
    <w:rsid w:val="003A7C6A"/>
    <w:rsid w:val="003A7FD0"/>
    <w:rsid w:val="003B0AE3"/>
    <w:rsid w:val="003B1279"/>
    <w:rsid w:val="003B1463"/>
    <w:rsid w:val="003B1CC0"/>
    <w:rsid w:val="003B1EFE"/>
    <w:rsid w:val="003B21B0"/>
    <w:rsid w:val="003B273C"/>
    <w:rsid w:val="003B2777"/>
    <w:rsid w:val="003B3CEA"/>
    <w:rsid w:val="003B63DC"/>
    <w:rsid w:val="003B678D"/>
    <w:rsid w:val="003B6E4D"/>
    <w:rsid w:val="003B6FEE"/>
    <w:rsid w:val="003B718C"/>
    <w:rsid w:val="003B7463"/>
    <w:rsid w:val="003B7BDC"/>
    <w:rsid w:val="003B7E5F"/>
    <w:rsid w:val="003C017B"/>
    <w:rsid w:val="003C0829"/>
    <w:rsid w:val="003C2609"/>
    <w:rsid w:val="003C2B35"/>
    <w:rsid w:val="003C32E6"/>
    <w:rsid w:val="003C36C0"/>
    <w:rsid w:val="003C3948"/>
    <w:rsid w:val="003C39A0"/>
    <w:rsid w:val="003C3DAE"/>
    <w:rsid w:val="003C44B1"/>
    <w:rsid w:val="003C58A0"/>
    <w:rsid w:val="003C6025"/>
    <w:rsid w:val="003C6D22"/>
    <w:rsid w:val="003C6EA3"/>
    <w:rsid w:val="003C7463"/>
    <w:rsid w:val="003C7676"/>
    <w:rsid w:val="003C7A6E"/>
    <w:rsid w:val="003C7C17"/>
    <w:rsid w:val="003D03AD"/>
    <w:rsid w:val="003D06F7"/>
    <w:rsid w:val="003D0911"/>
    <w:rsid w:val="003D129B"/>
    <w:rsid w:val="003D170E"/>
    <w:rsid w:val="003D36C3"/>
    <w:rsid w:val="003D3E5E"/>
    <w:rsid w:val="003D4C02"/>
    <w:rsid w:val="003D5994"/>
    <w:rsid w:val="003D5B12"/>
    <w:rsid w:val="003D5E9E"/>
    <w:rsid w:val="003D65BA"/>
    <w:rsid w:val="003D697E"/>
    <w:rsid w:val="003D6FDC"/>
    <w:rsid w:val="003D793E"/>
    <w:rsid w:val="003D7CEC"/>
    <w:rsid w:val="003D7F5E"/>
    <w:rsid w:val="003E0FF2"/>
    <w:rsid w:val="003E13B5"/>
    <w:rsid w:val="003E1948"/>
    <w:rsid w:val="003E28E7"/>
    <w:rsid w:val="003E38C2"/>
    <w:rsid w:val="003E4039"/>
    <w:rsid w:val="003E476E"/>
    <w:rsid w:val="003E5087"/>
    <w:rsid w:val="003E5F26"/>
    <w:rsid w:val="003E69D0"/>
    <w:rsid w:val="003E6BA9"/>
    <w:rsid w:val="003E6F33"/>
    <w:rsid w:val="003F0461"/>
    <w:rsid w:val="003F0807"/>
    <w:rsid w:val="003F0E3A"/>
    <w:rsid w:val="003F1A2C"/>
    <w:rsid w:val="003F291E"/>
    <w:rsid w:val="003F2E79"/>
    <w:rsid w:val="003F3A98"/>
    <w:rsid w:val="003F5C14"/>
    <w:rsid w:val="003F65D6"/>
    <w:rsid w:val="003F6942"/>
    <w:rsid w:val="003F6EC7"/>
    <w:rsid w:val="003F745F"/>
    <w:rsid w:val="003F7781"/>
    <w:rsid w:val="00400606"/>
    <w:rsid w:val="00400A31"/>
    <w:rsid w:val="00400E39"/>
    <w:rsid w:val="00401006"/>
    <w:rsid w:val="00401841"/>
    <w:rsid w:val="00401950"/>
    <w:rsid w:val="00401A4D"/>
    <w:rsid w:val="00401FF5"/>
    <w:rsid w:val="004022DA"/>
    <w:rsid w:val="00402E9B"/>
    <w:rsid w:val="00403E21"/>
    <w:rsid w:val="00405A0F"/>
    <w:rsid w:val="0040660E"/>
    <w:rsid w:val="00406622"/>
    <w:rsid w:val="00407586"/>
    <w:rsid w:val="004075EB"/>
    <w:rsid w:val="0040764F"/>
    <w:rsid w:val="004077A6"/>
    <w:rsid w:val="00407E80"/>
    <w:rsid w:val="00407F2F"/>
    <w:rsid w:val="0041018F"/>
    <w:rsid w:val="00410444"/>
    <w:rsid w:val="004106AF"/>
    <w:rsid w:val="00411E79"/>
    <w:rsid w:val="0041243C"/>
    <w:rsid w:val="004124EA"/>
    <w:rsid w:val="004129FA"/>
    <w:rsid w:val="00413042"/>
    <w:rsid w:val="004137B1"/>
    <w:rsid w:val="00413C1F"/>
    <w:rsid w:val="0041423E"/>
    <w:rsid w:val="0041485C"/>
    <w:rsid w:val="00415341"/>
    <w:rsid w:val="00415E8D"/>
    <w:rsid w:val="004163A2"/>
    <w:rsid w:val="00416CEC"/>
    <w:rsid w:val="004176B4"/>
    <w:rsid w:val="00417D22"/>
    <w:rsid w:val="004200F8"/>
    <w:rsid w:val="00420208"/>
    <w:rsid w:val="00420975"/>
    <w:rsid w:val="00420E09"/>
    <w:rsid w:val="004217C2"/>
    <w:rsid w:val="0042207D"/>
    <w:rsid w:val="00422215"/>
    <w:rsid w:val="00422321"/>
    <w:rsid w:val="0042302F"/>
    <w:rsid w:val="00423800"/>
    <w:rsid w:val="00423D81"/>
    <w:rsid w:val="00424DB2"/>
    <w:rsid w:val="00424DF6"/>
    <w:rsid w:val="00424FCD"/>
    <w:rsid w:val="0042503C"/>
    <w:rsid w:val="00425962"/>
    <w:rsid w:val="00425C1D"/>
    <w:rsid w:val="00426768"/>
    <w:rsid w:val="0042747F"/>
    <w:rsid w:val="00427AA3"/>
    <w:rsid w:val="00427ED3"/>
    <w:rsid w:val="00427F07"/>
    <w:rsid w:val="0043006A"/>
    <w:rsid w:val="0043022D"/>
    <w:rsid w:val="00430A9C"/>
    <w:rsid w:val="00431B1B"/>
    <w:rsid w:val="00431D82"/>
    <w:rsid w:val="0043217C"/>
    <w:rsid w:val="00432412"/>
    <w:rsid w:val="00432553"/>
    <w:rsid w:val="00434064"/>
    <w:rsid w:val="004343B2"/>
    <w:rsid w:val="004345E8"/>
    <w:rsid w:val="00434690"/>
    <w:rsid w:val="00434F70"/>
    <w:rsid w:val="00437342"/>
    <w:rsid w:val="00437348"/>
    <w:rsid w:val="0043790A"/>
    <w:rsid w:val="00437B09"/>
    <w:rsid w:val="00437BCF"/>
    <w:rsid w:val="0044064D"/>
    <w:rsid w:val="00440C0F"/>
    <w:rsid w:val="00440FB5"/>
    <w:rsid w:val="0044117F"/>
    <w:rsid w:val="004412B1"/>
    <w:rsid w:val="004418AE"/>
    <w:rsid w:val="00441C5A"/>
    <w:rsid w:val="004422ED"/>
    <w:rsid w:val="00442361"/>
    <w:rsid w:val="00442437"/>
    <w:rsid w:val="00443340"/>
    <w:rsid w:val="00443B39"/>
    <w:rsid w:val="00444518"/>
    <w:rsid w:val="00444F5F"/>
    <w:rsid w:val="00445396"/>
    <w:rsid w:val="00445941"/>
    <w:rsid w:val="004469C3"/>
    <w:rsid w:val="00446B60"/>
    <w:rsid w:val="00446CA2"/>
    <w:rsid w:val="00447107"/>
    <w:rsid w:val="00447605"/>
    <w:rsid w:val="0044764B"/>
    <w:rsid w:val="004476D2"/>
    <w:rsid w:val="004504D5"/>
    <w:rsid w:val="004505A9"/>
    <w:rsid w:val="00450947"/>
    <w:rsid w:val="00450E68"/>
    <w:rsid w:val="00452271"/>
    <w:rsid w:val="00453ADE"/>
    <w:rsid w:val="0045444B"/>
    <w:rsid w:val="00454CC2"/>
    <w:rsid w:val="00455158"/>
    <w:rsid w:val="00455BD9"/>
    <w:rsid w:val="00455C6A"/>
    <w:rsid w:val="00455D03"/>
    <w:rsid w:val="00455E1B"/>
    <w:rsid w:val="00457388"/>
    <w:rsid w:val="00460016"/>
    <w:rsid w:val="004602A5"/>
    <w:rsid w:val="004609A2"/>
    <w:rsid w:val="004611D1"/>
    <w:rsid w:val="004618B6"/>
    <w:rsid w:val="00462171"/>
    <w:rsid w:val="00462ECF"/>
    <w:rsid w:val="00462FDC"/>
    <w:rsid w:val="004632C1"/>
    <w:rsid w:val="00463713"/>
    <w:rsid w:val="0046373D"/>
    <w:rsid w:val="00463ABB"/>
    <w:rsid w:val="004643BF"/>
    <w:rsid w:val="00465707"/>
    <w:rsid w:val="00465BD5"/>
    <w:rsid w:val="0046630E"/>
    <w:rsid w:val="004663B3"/>
    <w:rsid w:val="004664B5"/>
    <w:rsid w:val="00466DAE"/>
    <w:rsid w:val="00467FEF"/>
    <w:rsid w:val="004703EE"/>
    <w:rsid w:val="0047103A"/>
    <w:rsid w:val="0047149D"/>
    <w:rsid w:val="0047193B"/>
    <w:rsid w:val="00472D23"/>
    <w:rsid w:val="00472E06"/>
    <w:rsid w:val="00472F46"/>
    <w:rsid w:val="00473CDF"/>
    <w:rsid w:val="00474DCB"/>
    <w:rsid w:val="00474F3F"/>
    <w:rsid w:val="00475047"/>
    <w:rsid w:val="0047555C"/>
    <w:rsid w:val="00476066"/>
    <w:rsid w:val="00476226"/>
    <w:rsid w:val="00476320"/>
    <w:rsid w:val="00476823"/>
    <w:rsid w:val="00477BBB"/>
    <w:rsid w:val="00477BEB"/>
    <w:rsid w:val="00477BEE"/>
    <w:rsid w:val="004800C3"/>
    <w:rsid w:val="0048046A"/>
    <w:rsid w:val="00481448"/>
    <w:rsid w:val="0048159D"/>
    <w:rsid w:val="00481B4F"/>
    <w:rsid w:val="00481BF4"/>
    <w:rsid w:val="00482292"/>
    <w:rsid w:val="004823B4"/>
    <w:rsid w:val="0048320A"/>
    <w:rsid w:val="004836F1"/>
    <w:rsid w:val="00483811"/>
    <w:rsid w:val="004845A7"/>
    <w:rsid w:val="00484981"/>
    <w:rsid w:val="004851D2"/>
    <w:rsid w:val="00485C38"/>
    <w:rsid w:val="0048602A"/>
    <w:rsid w:val="00486132"/>
    <w:rsid w:val="00486D3D"/>
    <w:rsid w:val="0049162D"/>
    <w:rsid w:val="00491989"/>
    <w:rsid w:val="004927E8"/>
    <w:rsid w:val="00492977"/>
    <w:rsid w:val="004929D2"/>
    <w:rsid w:val="00492EFF"/>
    <w:rsid w:val="00494531"/>
    <w:rsid w:val="00494801"/>
    <w:rsid w:val="00494C16"/>
    <w:rsid w:val="004955B9"/>
    <w:rsid w:val="00495755"/>
    <w:rsid w:val="00495792"/>
    <w:rsid w:val="00495AA7"/>
    <w:rsid w:val="00495E30"/>
    <w:rsid w:val="00495F46"/>
    <w:rsid w:val="0049740A"/>
    <w:rsid w:val="00497693"/>
    <w:rsid w:val="004A016B"/>
    <w:rsid w:val="004A0244"/>
    <w:rsid w:val="004A0247"/>
    <w:rsid w:val="004A0645"/>
    <w:rsid w:val="004A0646"/>
    <w:rsid w:val="004A17AF"/>
    <w:rsid w:val="004A2149"/>
    <w:rsid w:val="004A25B4"/>
    <w:rsid w:val="004A2A68"/>
    <w:rsid w:val="004A2AB5"/>
    <w:rsid w:val="004A2B24"/>
    <w:rsid w:val="004A4995"/>
    <w:rsid w:val="004A4BE4"/>
    <w:rsid w:val="004A5804"/>
    <w:rsid w:val="004A5826"/>
    <w:rsid w:val="004A5D51"/>
    <w:rsid w:val="004A6B7D"/>
    <w:rsid w:val="004A6D6B"/>
    <w:rsid w:val="004B0137"/>
    <w:rsid w:val="004B0398"/>
    <w:rsid w:val="004B080C"/>
    <w:rsid w:val="004B141E"/>
    <w:rsid w:val="004B1BC0"/>
    <w:rsid w:val="004B360D"/>
    <w:rsid w:val="004B41C7"/>
    <w:rsid w:val="004B6043"/>
    <w:rsid w:val="004B66D3"/>
    <w:rsid w:val="004B6C69"/>
    <w:rsid w:val="004B7A10"/>
    <w:rsid w:val="004C02AD"/>
    <w:rsid w:val="004C1AF1"/>
    <w:rsid w:val="004C2069"/>
    <w:rsid w:val="004C2889"/>
    <w:rsid w:val="004C3441"/>
    <w:rsid w:val="004C370A"/>
    <w:rsid w:val="004C3E0B"/>
    <w:rsid w:val="004C4443"/>
    <w:rsid w:val="004C459B"/>
    <w:rsid w:val="004C51E3"/>
    <w:rsid w:val="004C52DE"/>
    <w:rsid w:val="004C573F"/>
    <w:rsid w:val="004C5A54"/>
    <w:rsid w:val="004C6411"/>
    <w:rsid w:val="004C64E5"/>
    <w:rsid w:val="004C6A6A"/>
    <w:rsid w:val="004C6C84"/>
    <w:rsid w:val="004C7115"/>
    <w:rsid w:val="004C7D9E"/>
    <w:rsid w:val="004C7E2B"/>
    <w:rsid w:val="004D05C6"/>
    <w:rsid w:val="004D05F3"/>
    <w:rsid w:val="004D0664"/>
    <w:rsid w:val="004D08A8"/>
    <w:rsid w:val="004D0961"/>
    <w:rsid w:val="004D0D8E"/>
    <w:rsid w:val="004D127B"/>
    <w:rsid w:val="004D163A"/>
    <w:rsid w:val="004D1AC1"/>
    <w:rsid w:val="004D1FC6"/>
    <w:rsid w:val="004D216F"/>
    <w:rsid w:val="004D240D"/>
    <w:rsid w:val="004D2BF3"/>
    <w:rsid w:val="004D2FE6"/>
    <w:rsid w:val="004D3029"/>
    <w:rsid w:val="004D31D3"/>
    <w:rsid w:val="004D3710"/>
    <w:rsid w:val="004D376D"/>
    <w:rsid w:val="004D402E"/>
    <w:rsid w:val="004D4EDA"/>
    <w:rsid w:val="004D629B"/>
    <w:rsid w:val="004D62AA"/>
    <w:rsid w:val="004D64DB"/>
    <w:rsid w:val="004D6840"/>
    <w:rsid w:val="004D6F15"/>
    <w:rsid w:val="004D72E3"/>
    <w:rsid w:val="004D7ACF"/>
    <w:rsid w:val="004D7D1F"/>
    <w:rsid w:val="004E0C3F"/>
    <w:rsid w:val="004E1611"/>
    <w:rsid w:val="004E1BF1"/>
    <w:rsid w:val="004E203C"/>
    <w:rsid w:val="004E2F1D"/>
    <w:rsid w:val="004E326F"/>
    <w:rsid w:val="004E34FD"/>
    <w:rsid w:val="004E3FCC"/>
    <w:rsid w:val="004E50C1"/>
    <w:rsid w:val="004E53D5"/>
    <w:rsid w:val="004E59E6"/>
    <w:rsid w:val="004E6989"/>
    <w:rsid w:val="004E7427"/>
    <w:rsid w:val="004E7479"/>
    <w:rsid w:val="004E789E"/>
    <w:rsid w:val="004E7ED7"/>
    <w:rsid w:val="004F0257"/>
    <w:rsid w:val="004F158D"/>
    <w:rsid w:val="004F16CE"/>
    <w:rsid w:val="004F1DD2"/>
    <w:rsid w:val="004F2119"/>
    <w:rsid w:val="004F21E7"/>
    <w:rsid w:val="004F2AF5"/>
    <w:rsid w:val="004F373C"/>
    <w:rsid w:val="004F4649"/>
    <w:rsid w:val="004F5878"/>
    <w:rsid w:val="004F5FB6"/>
    <w:rsid w:val="00500468"/>
    <w:rsid w:val="00500D57"/>
    <w:rsid w:val="00500ED6"/>
    <w:rsid w:val="0050239A"/>
    <w:rsid w:val="00503273"/>
    <w:rsid w:val="005043D3"/>
    <w:rsid w:val="00504718"/>
    <w:rsid w:val="00504725"/>
    <w:rsid w:val="00504A3F"/>
    <w:rsid w:val="00506C86"/>
    <w:rsid w:val="0050708D"/>
    <w:rsid w:val="00507180"/>
    <w:rsid w:val="00507406"/>
    <w:rsid w:val="00507C29"/>
    <w:rsid w:val="00507C7F"/>
    <w:rsid w:val="00507FE4"/>
    <w:rsid w:val="0051080A"/>
    <w:rsid w:val="00511002"/>
    <w:rsid w:val="005123FA"/>
    <w:rsid w:val="00512576"/>
    <w:rsid w:val="005125C6"/>
    <w:rsid w:val="00512713"/>
    <w:rsid w:val="005133E2"/>
    <w:rsid w:val="00514FA3"/>
    <w:rsid w:val="005153B0"/>
    <w:rsid w:val="005157CD"/>
    <w:rsid w:val="00515868"/>
    <w:rsid w:val="00516261"/>
    <w:rsid w:val="005163D2"/>
    <w:rsid w:val="00516679"/>
    <w:rsid w:val="00520C15"/>
    <w:rsid w:val="00520EB0"/>
    <w:rsid w:val="00522A7F"/>
    <w:rsid w:val="00522FC6"/>
    <w:rsid w:val="00523B95"/>
    <w:rsid w:val="005241A3"/>
    <w:rsid w:val="0052460B"/>
    <w:rsid w:val="00524800"/>
    <w:rsid w:val="00524BC7"/>
    <w:rsid w:val="00524DEB"/>
    <w:rsid w:val="005254AA"/>
    <w:rsid w:val="00526067"/>
    <w:rsid w:val="00526560"/>
    <w:rsid w:val="00527255"/>
    <w:rsid w:val="0053074B"/>
    <w:rsid w:val="00530B37"/>
    <w:rsid w:val="00530D11"/>
    <w:rsid w:val="00530E9E"/>
    <w:rsid w:val="0053148B"/>
    <w:rsid w:val="00531668"/>
    <w:rsid w:val="00532291"/>
    <w:rsid w:val="00532A00"/>
    <w:rsid w:val="00532C3B"/>
    <w:rsid w:val="00532FAC"/>
    <w:rsid w:val="00533849"/>
    <w:rsid w:val="00533CA1"/>
    <w:rsid w:val="00533EFF"/>
    <w:rsid w:val="0053515B"/>
    <w:rsid w:val="005354D3"/>
    <w:rsid w:val="00535788"/>
    <w:rsid w:val="00535ECF"/>
    <w:rsid w:val="00536582"/>
    <w:rsid w:val="00536B45"/>
    <w:rsid w:val="00536FD4"/>
    <w:rsid w:val="005404E1"/>
    <w:rsid w:val="00540647"/>
    <w:rsid w:val="005410CA"/>
    <w:rsid w:val="0054142A"/>
    <w:rsid w:val="00541D0A"/>
    <w:rsid w:val="0054255B"/>
    <w:rsid w:val="00542C6D"/>
    <w:rsid w:val="005439A0"/>
    <w:rsid w:val="00543A35"/>
    <w:rsid w:val="00543ED5"/>
    <w:rsid w:val="00544964"/>
    <w:rsid w:val="005450B8"/>
    <w:rsid w:val="0054522C"/>
    <w:rsid w:val="00545E6A"/>
    <w:rsid w:val="00545E96"/>
    <w:rsid w:val="00550450"/>
    <w:rsid w:val="00552009"/>
    <w:rsid w:val="00552F45"/>
    <w:rsid w:val="00552FBA"/>
    <w:rsid w:val="005533C8"/>
    <w:rsid w:val="005537DE"/>
    <w:rsid w:val="00553A8A"/>
    <w:rsid w:val="005546CA"/>
    <w:rsid w:val="00555350"/>
    <w:rsid w:val="00555515"/>
    <w:rsid w:val="0055565B"/>
    <w:rsid w:val="005562C5"/>
    <w:rsid w:val="005567F9"/>
    <w:rsid w:val="00556CC7"/>
    <w:rsid w:val="00557278"/>
    <w:rsid w:val="00557D70"/>
    <w:rsid w:val="00557E9E"/>
    <w:rsid w:val="005607C3"/>
    <w:rsid w:val="0056096D"/>
    <w:rsid w:val="00562CB7"/>
    <w:rsid w:val="00563B98"/>
    <w:rsid w:val="00564295"/>
    <w:rsid w:val="00564E9F"/>
    <w:rsid w:val="005653C5"/>
    <w:rsid w:val="00565705"/>
    <w:rsid w:val="00566A2C"/>
    <w:rsid w:val="005674D0"/>
    <w:rsid w:val="00567B1B"/>
    <w:rsid w:val="00570150"/>
    <w:rsid w:val="00570383"/>
    <w:rsid w:val="005708AA"/>
    <w:rsid w:val="00570925"/>
    <w:rsid w:val="00570AAC"/>
    <w:rsid w:val="00572E8E"/>
    <w:rsid w:val="00572EDA"/>
    <w:rsid w:val="00572F09"/>
    <w:rsid w:val="005743B2"/>
    <w:rsid w:val="005744AD"/>
    <w:rsid w:val="00574577"/>
    <w:rsid w:val="00574763"/>
    <w:rsid w:val="00574E04"/>
    <w:rsid w:val="00575D98"/>
    <w:rsid w:val="00576873"/>
    <w:rsid w:val="00577A98"/>
    <w:rsid w:val="00577F1D"/>
    <w:rsid w:val="0058081E"/>
    <w:rsid w:val="00580A47"/>
    <w:rsid w:val="005823A6"/>
    <w:rsid w:val="00582983"/>
    <w:rsid w:val="00582B7E"/>
    <w:rsid w:val="00582E4E"/>
    <w:rsid w:val="00584009"/>
    <w:rsid w:val="005840DF"/>
    <w:rsid w:val="00584C04"/>
    <w:rsid w:val="0058539F"/>
    <w:rsid w:val="0058567E"/>
    <w:rsid w:val="005867F8"/>
    <w:rsid w:val="00586A39"/>
    <w:rsid w:val="00587C61"/>
    <w:rsid w:val="00587F83"/>
    <w:rsid w:val="00590033"/>
    <w:rsid w:val="005902BB"/>
    <w:rsid w:val="0059098A"/>
    <w:rsid w:val="00591080"/>
    <w:rsid w:val="005913DD"/>
    <w:rsid w:val="0059189C"/>
    <w:rsid w:val="00591B2D"/>
    <w:rsid w:val="005922E1"/>
    <w:rsid w:val="00592FC9"/>
    <w:rsid w:val="0059393B"/>
    <w:rsid w:val="00593DFA"/>
    <w:rsid w:val="00594FBE"/>
    <w:rsid w:val="00595079"/>
    <w:rsid w:val="00596935"/>
    <w:rsid w:val="00596C30"/>
    <w:rsid w:val="00596CEF"/>
    <w:rsid w:val="00596FA8"/>
    <w:rsid w:val="005972F4"/>
    <w:rsid w:val="00597B51"/>
    <w:rsid w:val="005A09B5"/>
    <w:rsid w:val="005A17FA"/>
    <w:rsid w:val="005A225D"/>
    <w:rsid w:val="005A29DB"/>
    <w:rsid w:val="005A2D98"/>
    <w:rsid w:val="005A2F7D"/>
    <w:rsid w:val="005A3ED9"/>
    <w:rsid w:val="005A4DEB"/>
    <w:rsid w:val="005A54FA"/>
    <w:rsid w:val="005A5FC9"/>
    <w:rsid w:val="005A69C8"/>
    <w:rsid w:val="005A722B"/>
    <w:rsid w:val="005A73F7"/>
    <w:rsid w:val="005B069D"/>
    <w:rsid w:val="005B0A32"/>
    <w:rsid w:val="005B0AD8"/>
    <w:rsid w:val="005B1D02"/>
    <w:rsid w:val="005B25FD"/>
    <w:rsid w:val="005B2CA1"/>
    <w:rsid w:val="005B2F50"/>
    <w:rsid w:val="005B3714"/>
    <w:rsid w:val="005B406A"/>
    <w:rsid w:val="005B4B5E"/>
    <w:rsid w:val="005B4D52"/>
    <w:rsid w:val="005B4E44"/>
    <w:rsid w:val="005B55C8"/>
    <w:rsid w:val="005B5631"/>
    <w:rsid w:val="005B5C6E"/>
    <w:rsid w:val="005B5E5B"/>
    <w:rsid w:val="005B6215"/>
    <w:rsid w:val="005B6DE6"/>
    <w:rsid w:val="005C0AEA"/>
    <w:rsid w:val="005C0BC6"/>
    <w:rsid w:val="005C22CC"/>
    <w:rsid w:val="005C2A2C"/>
    <w:rsid w:val="005C3275"/>
    <w:rsid w:val="005C4266"/>
    <w:rsid w:val="005C4B55"/>
    <w:rsid w:val="005C5E2D"/>
    <w:rsid w:val="005C6087"/>
    <w:rsid w:val="005C65EA"/>
    <w:rsid w:val="005C690E"/>
    <w:rsid w:val="005C7051"/>
    <w:rsid w:val="005C742C"/>
    <w:rsid w:val="005D02B4"/>
    <w:rsid w:val="005D0B37"/>
    <w:rsid w:val="005D0C4D"/>
    <w:rsid w:val="005D1267"/>
    <w:rsid w:val="005D27F9"/>
    <w:rsid w:val="005D2CCF"/>
    <w:rsid w:val="005D3492"/>
    <w:rsid w:val="005D381D"/>
    <w:rsid w:val="005D39E3"/>
    <w:rsid w:val="005D3E93"/>
    <w:rsid w:val="005D4748"/>
    <w:rsid w:val="005D4AB6"/>
    <w:rsid w:val="005D59B1"/>
    <w:rsid w:val="005D6331"/>
    <w:rsid w:val="005D7A40"/>
    <w:rsid w:val="005E0259"/>
    <w:rsid w:val="005E0261"/>
    <w:rsid w:val="005E0584"/>
    <w:rsid w:val="005E06FC"/>
    <w:rsid w:val="005E0BE3"/>
    <w:rsid w:val="005E1893"/>
    <w:rsid w:val="005E1D0D"/>
    <w:rsid w:val="005E288C"/>
    <w:rsid w:val="005E32A9"/>
    <w:rsid w:val="005E36B3"/>
    <w:rsid w:val="005E3705"/>
    <w:rsid w:val="005E4396"/>
    <w:rsid w:val="005E480E"/>
    <w:rsid w:val="005E4BEB"/>
    <w:rsid w:val="005E506B"/>
    <w:rsid w:val="005E55A1"/>
    <w:rsid w:val="005E5F9F"/>
    <w:rsid w:val="005E65A5"/>
    <w:rsid w:val="005E6FC8"/>
    <w:rsid w:val="005E73D8"/>
    <w:rsid w:val="005E7BD9"/>
    <w:rsid w:val="005F0A61"/>
    <w:rsid w:val="005F12DE"/>
    <w:rsid w:val="005F18D6"/>
    <w:rsid w:val="005F23E6"/>
    <w:rsid w:val="005F2E68"/>
    <w:rsid w:val="005F2FC5"/>
    <w:rsid w:val="005F34EF"/>
    <w:rsid w:val="005F35FB"/>
    <w:rsid w:val="005F479C"/>
    <w:rsid w:val="005F49E5"/>
    <w:rsid w:val="005F6304"/>
    <w:rsid w:val="005F6810"/>
    <w:rsid w:val="005F7BB1"/>
    <w:rsid w:val="00600208"/>
    <w:rsid w:val="0060025B"/>
    <w:rsid w:val="00600311"/>
    <w:rsid w:val="006006DD"/>
    <w:rsid w:val="00600C6A"/>
    <w:rsid w:val="00600E67"/>
    <w:rsid w:val="00600F97"/>
    <w:rsid w:val="00601044"/>
    <w:rsid w:val="006011F4"/>
    <w:rsid w:val="006022E7"/>
    <w:rsid w:val="00602A9F"/>
    <w:rsid w:val="00604356"/>
    <w:rsid w:val="006046D6"/>
    <w:rsid w:val="00606355"/>
    <w:rsid w:val="0060648C"/>
    <w:rsid w:val="00606C30"/>
    <w:rsid w:val="006074ED"/>
    <w:rsid w:val="0060777C"/>
    <w:rsid w:val="006110B0"/>
    <w:rsid w:val="00611799"/>
    <w:rsid w:val="00613282"/>
    <w:rsid w:val="00613968"/>
    <w:rsid w:val="00613A1A"/>
    <w:rsid w:val="00613C08"/>
    <w:rsid w:val="0061406C"/>
    <w:rsid w:val="00614C88"/>
    <w:rsid w:val="00615BD4"/>
    <w:rsid w:val="0061618A"/>
    <w:rsid w:val="00616B25"/>
    <w:rsid w:val="00617244"/>
    <w:rsid w:val="006209DC"/>
    <w:rsid w:val="00620A1F"/>
    <w:rsid w:val="006212F5"/>
    <w:rsid w:val="006215D7"/>
    <w:rsid w:val="00621ADB"/>
    <w:rsid w:val="00621FC0"/>
    <w:rsid w:val="006221A4"/>
    <w:rsid w:val="00622D69"/>
    <w:rsid w:val="00623037"/>
    <w:rsid w:val="00623191"/>
    <w:rsid w:val="006232EA"/>
    <w:rsid w:val="00623969"/>
    <w:rsid w:val="00623E02"/>
    <w:rsid w:val="00623E0A"/>
    <w:rsid w:val="00625066"/>
    <w:rsid w:val="006253A2"/>
    <w:rsid w:val="0062591C"/>
    <w:rsid w:val="00626307"/>
    <w:rsid w:val="00626358"/>
    <w:rsid w:val="0062690B"/>
    <w:rsid w:val="00626D2F"/>
    <w:rsid w:val="00626E1D"/>
    <w:rsid w:val="00627537"/>
    <w:rsid w:val="0062793F"/>
    <w:rsid w:val="00627AB0"/>
    <w:rsid w:val="00630130"/>
    <w:rsid w:val="00630B8D"/>
    <w:rsid w:val="00631FF9"/>
    <w:rsid w:val="0063225F"/>
    <w:rsid w:val="00632425"/>
    <w:rsid w:val="00632B30"/>
    <w:rsid w:val="00632C57"/>
    <w:rsid w:val="00633018"/>
    <w:rsid w:val="00633120"/>
    <w:rsid w:val="006334D9"/>
    <w:rsid w:val="0063469C"/>
    <w:rsid w:val="00635113"/>
    <w:rsid w:val="00635824"/>
    <w:rsid w:val="00637BCF"/>
    <w:rsid w:val="00637CA5"/>
    <w:rsid w:val="00637ED6"/>
    <w:rsid w:val="006408E1"/>
    <w:rsid w:val="00640A8F"/>
    <w:rsid w:val="00640B56"/>
    <w:rsid w:val="00640CD5"/>
    <w:rsid w:val="0064139F"/>
    <w:rsid w:val="00641EF0"/>
    <w:rsid w:val="0064229A"/>
    <w:rsid w:val="006425FC"/>
    <w:rsid w:val="00642E9E"/>
    <w:rsid w:val="0064316D"/>
    <w:rsid w:val="00643210"/>
    <w:rsid w:val="00643809"/>
    <w:rsid w:val="00643C8E"/>
    <w:rsid w:val="00643D67"/>
    <w:rsid w:val="00643D73"/>
    <w:rsid w:val="0064474F"/>
    <w:rsid w:val="00644D55"/>
    <w:rsid w:val="00645086"/>
    <w:rsid w:val="0064517B"/>
    <w:rsid w:val="00645C11"/>
    <w:rsid w:val="00645E4E"/>
    <w:rsid w:val="0064622D"/>
    <w:rsid w:val="00646531"/>
    <w:rsid w:val="0064779E"/>
    <w:rsid w:val="0064787D"/>
    <w:rsid w:val="00647B3D"/>
    <w:rsid w:val="00647E37"/>
    <w:rsid w:val="00650102"/>
    <w:rsid w:val="00651EA2"/>
    <w:rsid w:val="0065244D"/>
    <w:rsid w:val="00652470"/>
    <w:rsid w:val="00652A14"/>
    <w:rsid w:val="00653059"/>
    <w:rsid w:val="00653C67"/>
    <w:rsid w:val="00653CBC"/>
    <w:rsid w:val="0065535B"/>
    <w:rsid w:val="006561ED"/>
    <w:rsid w:val="0065735A"/>
    <w:rsid w:val="006605F5"/>
    <w:rsid w:val="00661002"/>
    <w:rsid w:val="0066135C"/>
    <w:rsid w:val="006618F0"/>
    <w:rsid w:val="006634A9"/>
    <w:rsid w:val="006638B6"/>
    <w:rsid w:val="00664F4E"/>
    <w:rsid w:val="00664FAD"/>
    <w:rsid w:val="00665824"/>
    <w:rsid w:val="00665A7C"/>
    <w:rsid w:val="00665AE6"/>
    <w:rsid w:val="00666A53"/>
    <w:rsid w:val="00666F77"/>
    <w:rsid w:val="006672CF"/>
    <w:rsid w:val="006677C1"/>
    <w:rsid w:val="00667889"/>
    <w:rsid w:val="00667E48"/>
    <w:rsid w:val="00667F30"/>
    <w:rsid w:val="006700A2"/>
    <w:rsid w:val="0067080C"/>
    <w:rsid w:val="00671B66"/>
    <w:rsid w:val="00671C46"/>
    <w:rsid w:val="006734C3"/>
    <w:rsid w:val="00674A5E"/>
    <w:rsid w:val="00674FD6"/>
    <w:rsid w:val="00675861"/>
    <w:rsid w:val="00675E7B"/>
    <w:rsid w:val="00677306"/>
    <w:rsid w:val="006775AC"/>
    <w:rsid w:val="006775DC"/>
    <w:rsid w:val="006777CC"/>
    <w:rsid w:val="0068040C"/>
    <w:rsid w:val="006807A1"/>
    <w:rsid w:val="00680A66"/>
    <w:rsid w:val="00682AB7"/>
    <w:rsid w:val="00682EC3"/>
    <w:rsid w:val="006836E8"/>
    <w:rsid w:val="00683B48"/>
    <w:rsid w:val="00683C22"/>
    <w:rsid w:val="0068515D"/>
    <w:rsid w:val="0068541E"/>
    <w:rsid w:val="006862BE"/>
    <w:rsid w:val="006867A3"/>
    <w:rsid w:val="006872D2"/>
    <w:rsid w:val="00687FA7"/>
    <w:rsid w:val="0069128F"/>
    <w:rsid w:val="00692D37"/>
    <w:rsid w:val="006930F4"/>
    <w:rsid w:val="00693658"/>
    <w:rsid w:val="00693850"/>
    <w:rsid w:val="00694A10"/>
    <w:rsid w:val="00694B5C"/>
    <w:rsid w:val="00694EB7"/>
    <w:rsid w:val="00695BD4"/>
    <w:rsid w:val="00697633"/>
    <w:rsid w:val="006A00A2"/>
    <w:rsid w:val="006A02D5"/>
    <w:rsid w:val="006A074B"/>
    <w:rsid w:val="006A105C"/>
    <w:rsid w:val="006A1A25"/>
    <w:rsid w:val="006A1EF2"/>
    <w:rsid w:val="006A2325"/>
    <w:rsid w:val="006A2A6C"/>
    <w:rsid w:val="006A3181"/>
    <w:rsid w:val="006A3CEB"/>
    <w:rsid w:val="006A3E9B"/>
    <w:rsid w:val="006A40FE"/>
    <w:rsid w:val="006A419A"/>
    <w:rsid w:val="006A483D"/>
    <w:rsid w:val="006A4C01"/>
    <w:rsid w:val="006A5297"/>
    <w:rsid w:val="006A7055"/>
    <w:rsid w:val="006A73A4"/>
    <w:rsid w:val="006A7C5F"/>
    <w:rsid w:val="006B07CF"/>
    <w:rsid w:val="006B1FF2"/>
    <w:rsid w:val="006B26CE"/>
    <w:rsid w:val="006B30CE"/>
    <w:rsid w:val="006B48A8"/>
    <w:rsid w:val="006B4CA7"/>
    <w:rsid w:val="006B537E"/>
    <w:rsid w:val="006B6B90"/>
    <w:rsid w:val="006B7913"/>
    <w:rsid w:val="006C07E9"/>
    <w:rsid w:val="006C0F74"/>
    <w:rsid w:val="006C12CF"/>
    <w:rsid w:val="006C2294"/>
    <w:rsid w:val="006C23EC"/>
    <w:rsid w:val="006C35ED"/>
    <w:rsid w:val="006C3801"/>
    <w:rsid w:val="006C3D32"/>
    <w:rsid w:val="006C3E10"/>
    <w:rsid w:val="006C3EA2"/>
    <w:rsid w:val="006C46BF"/>
    <w:rsid w:val="006C6494"/>
    <w:rsid w:val="006C6539"/>
    <w:rsid w:val="006C678F"/>
    <w:rsid w:val="006C68DC"/>
    <w:rsid w:val="006C6E44"/>
    <w:rsid w:val="006C6FEC"/>
    <w:rsid w:val="006C7380"/>
    <w:rsid w:val="006C7892"/>
    <w:rsid w:val="006C7921"/>
    <w:rsid w:val="006C7BB7"/>
    <w:rsid w:val="006D03CF"/>
    <w:rsid w:val="006D079E"/>
    <w:rsid w:val="006D0AB7"/>
    <w:rsid w:val="006D0B27"/>
    <w:rsid w:val="006D0F4E"/>
    <w:rsid w:val="006D22AC"/>
    <w:rsid w:val="006D22F3"/>
    <w:rsid w:val="006D2A82"/>
    <w:rsid w:val="006D2ED8"/>
    <w:rsid w:val="006D2F86"/>
    <w:rsid w:val="006D3737"/>
    <w:rsid w:val="006D3A79"/>
    <w:rsid w:val="006D50A1"/>
    <w:rsid w:val="006D5D59"/>
    <w:rsid w:val="006D5F0C"/>
    <w:rsid w:val="006D62B0"/>
    <w:rsid w:val="006D719A"/>
    <w:rsid w:val="006D7B9C"/>
    <w:rsid w:val="006E1828"/>
    <w:rsid w:val="006E184F"/>
    <w:rsid w:val="006E1F3E"/>
    <w:rsid w:val="006E2589"/>
    <w:rsid w:val="006E3E11"/>
    <w:rsid w:val="006E3F5D"/>
    <w:rsid w:val="006E448F"/>
    <w:rsid w:val="006E69F4"/>
    <w:rsid w:val="006E6DF6"/>
    <w:rsid w:val="006E7065"/>
    <w:rsid w:val="006E73F9"/>
    <w:rsid w:val="006E74CB"/>
    <w:rsid w:val="006F012A"/>
    <w:rsid w:val="006F069B"/>
    <w:rsid w:val="006F0ADA"/>
    <w:rsid w:val="006F0B24"/>
    <w:rsid w:val="006F0EBB"/>
    <w:rsid w:val="006F16CF"/>
    <w:rsid w:val="006F177F"/>
    <w:rsid w:val="006F216B"/>
    <w:rsid w:val="006F2FB3"/>
    <w:rsid w:val="006F3117"/>
    <w:rsid w:val="006F3172"/>
    <w:rsid w:val="006F34B5"/>
    <w:rsid w:val="006F39DB"/>
    <w:rsid w:val="006F5142"/>
    <w:rsid w:val="006F5E24"/>
    <w:rsid w:val="006F6047"/>
    <w:rsid w:val="006F6649"/>
    <w:rsid w:val="006F6D0A"/>
    <w:rsid w:val="006F6DEC"/>
    <w:rsid w:val="006F6EC3"/>
    <w:rsid w:val="006F75AF"/>
    <w:rsid w:val="006F7F81"/>
    <w:rsid w:val="00700709"/>
    <w:rsid w:val="0070167A"/>
    <w:rsid w:val="00701A61"/>
    <w:rsid w:val="00702607"/>
    <w:rsid w:val="00702E8F"/>
    <w:rsid w:val="007035B2"/>
    <w:rsid w:val="00703614"/>
    <w:rsid w:val="00703679"/>
    <w:rsid w:val="00703A79"/>
    <w:rsid w:val="007041B4"/>
    <w:rsid w:val="00704864"/>
    <w:rsid w:val="0070493E"/>
    <w:rsid w:val="00704B8A"/>
    <w:rsid w:val="00704D24"/>
    <w:rsid w:val="00705F54"/>
    <w:rsid w:val="00706035"/>
    <w:rsid w:val="007060D3"/>
    <w:rsid w:val="0070637F"/>
    <w:rsid w:val="00707220"/>
    <w:rsid w:val="00707934"/>
    <w:rsid w:val="00707DF1"/>
    <w:rsid w:val="00707F15"/>
    <w:rsid w:val="00710219"/>
    <w:rsid w:val="00710278"/>
    <w:rsid w:val="007102B5"/>
    <w:rsid w:val="00710AD6"/>
    <w:rsid w:val="007121D9"/>
    <w:rsid w:val="00713427"/>
    <w:rsid w:val="00714098"/>
    <w:rsid w:val="00714126"/>
    <w:rsid w:val="007141FA"/>
    <w:rsid w:val="00714AC4"/>
    <w:rsid w:val="00714D8B"/>
    <w:rsid w:val="00714ED4"/>
    <w:rsid w:val="0071616C"/>
    <w:rsid w:val="00717E95"/>
    <w:rsid w:val="007200AE"/>
    <w:rsid w:val="00720423"/>
    <w:rsid w:val="007205B1"/>
    <w:rsid w:val="00720714"/>
    <w:rsid w:val="007213A2"/>
    <w:rsid w:val="00722EFA"/>
    <w:rsid w:val="00723502"/>
    <w:rsid w:val="007239B0"/>
    <w:rsid w:val="007245F4"/>
    <w:rsid w:val="00724F11"/>
    <w:rsid w:val="007255F3"/>
    <w:rsid w:val="00726AF1"/>
    <w:rsid w:val="0072717E"/>
    <w:rsid w:val="007271BB"/>
    <w:rsid w:val="00730AD4"/>
    <w:rsid w:val="00730FC6"/>
    <w:rsid w:val="007316FB"/>
    <w:rsid w:val="00731DA3"/>
    <w:rsid w:val="00731DFD"/>
    <w:rsid w:val="007338A6"/>
    <w:rsid w:val="00733A29"/>
    <w:rsid w:val="00734352"/>
    <w:rsid w:val="007349A4"/>
    <w:rsid w:val="007364C5"/>
    <w:rsid w:val="0073654B"/>
    <w:rsid w:val="007365C3"/>
    <w:rsid w:val="0073690D"/>
    <w:rsid w:val="00736C8A"/>
    <w:rsid w:val="00736D82"/>
    <w:rsid w:val="00737306"/>
    <w:rsid w:val="0073794D"/>
    <w:rsid w:val="00737BAD"/>
    <w:rsid w:val="007406E2"/>
    <w:rsid w:val="00741336"/>
    <w:rsid w:val="00742DE5"/>
    <w:rsid w:val="00743472"/>
    <w:rsid w:val="007435E1"/>
    <w:rsid w:val="00743C3F"/>
    <w:rsid w:val="00743D56"/>
    <w:rsid w:val="00744CD7"/>
    <w:rsid w:val="007459B4"/>
    <w:rsid w:val="00745C84"/>
    <w:rsid w:val="007465AE"/>
    <w:rsid w:val="00746984"/>
    <w:rsid w:val="0074733F"/>
    <w:rsid w:val="00747350"/>
    <w:rsid w:val="00747DC2"/>
    <w:rsid w:val="00747F35"/>
    <w:rsid w:val="007501CC"/>
    <w:rsid w:val="0075094E"/>
    <w:rsid w:val="00750E18"/>
    <w:rsid w:val="007512F5"/>
    <w:rsid w:val="0075138B"/>
    <w:rsid w:val="007513A5"/>
    <w:rsid w:val="007524A9"/>
    <w:rsid w:val="0075287D"/>
    <w:rsid w:val="00752D53"/>
    <w:rsid w:val="0075307C"/>
    <w:rsid w:val="007531AA"/>
    <w:rsid w:val="00754419"/>
    <w:rsid w:val="00754854"/>
    <w:rsid w:val="00754F77"/>
    <w:rsid w:val="00754FA1"/>
    <w:rsid w:val="0075519E"/>
    <w:rsid w:val="00755350"/>
    <w:rsid w:val="00755BEC"/>
    <w:rsid w:val="00756295"/>
    <w:rsid w:val="00756546"/>
    <w:rsid w:val="007569A4"/>
    <w:rsid w:val="00757D10"/>
    <w:rsid w:val="007608E0"/>
    <w:rsid w:val="00760AE8"/>
    <w:rsid w:val="007619F2"/>
    <w:rsid w:val="00761CA4"/>
    <w:rsid w:val="007622B0"/>
    <w:rsid w:val="00762796"/>
    <w:rsid w:val="00762885"/>
    <w:rsid w:val="007632FE"/>
    <w:rsid w:val="00763C0E"/>
    <w:rsid w:val="00763D30"/>
    <w:rsid w:val="00765F55"/>
    <w:rsid w:val="00766195"/>
    <w:rsid w:val="00766CCC"/>
    <w:rsid w:val="007671DD"/>
    <w:rsid w:val="0076748E"/>
    <w:rsid w:val="0076760E"/>
    <w:rsid w:val="0077006A"/>
    <w:rsid w:val="0077024C"/>
    <w:rsid w:val="00770784"/>
    <w:rsid w:val="00770933"/>
    <w:rsid w:val="0077096F"/>
    <w:rsid w:val="00771B07"/>
    <w:rsid w:val="00771D29"/>
    <w:rsid w:val="0077220B"/>
    <w:rsid w:val="007724A6"/>
    <w:rsid w:val="007724C0"/>
    <w:rsid w:val="00772A67"/>
    <w:rsid w:val="00773C14"/>
    <w:rsid w:val="007747BC"/>
    <w:rsid w:val="007763D4"/>
    <w:rsid w:val="0077790C"/>
    <w:rsid w:val="0077793C"/>
    <w:rsid w:val="007779D0"/>
    <w:rsid w:val="00780EAD"/>
    <w:rsid w:val="007820E4"/>
    <w:rsid w:val="0078221D"/>
    <w:rsid w:val="0078243F"/>
    <w:rsid w:val="0078288A"/>
    <w:rsid w:val="0078353E"/>
    <w:rsid w:val="00783C78"/>
    <w:rsid w:val="00784D28"/>
    <w:rsid w:val="00784EDD"/>
    <w:rsid w:val="00785C3F"/>
    <w:rsid w:val="0078690F"/>
    <w:rsid w:val="00786AC6"/>
    <w:rsid w:val="00786E48"/>
    <w:rsid w:val="00787959"/>
    <w:rsid w:val="00787D4A"/>
    <w:rsid w:val="00787F38"/>
    <w:rsid w:val="00790AA3"/>
    <w:rsid w:val="00791CC8"/>
    <w:rsid w:val="007926BF"/>
    <w:rsid w:val="007926F6"/>
    <w:rsid w:val="00792A91"/>
    <w:rsid w:val="0079300C"/>
    <w:rsid w:val="00793528"/>
    <w:rsid w:val="0079375F"/>
    <w:rsid w:val="00793AC1"/>
    <w:rsid w:val="00793D40"/>
    <w:rsid w:val="0079400C"/>
    <w:rsid w:val="007940FB"/>
    <w:rsid w:val="00794AAA"/>
    <w:rsid w:val="00795111"/>
    <w:rsid w:val="00795E96"/>
    <w:rsid w:val="00795F05"/>
    <w:rsid w:val="0079666C"/>
    <w:rsid w:val="0079685A"/>
    <w:rsid w:val="0079759E"/>
    <w:rsid w:val="007A0E18"/>
    <w:rsid w:val="007A1204"/>
    <w:rsid w:val="007A120C"/>
    <w:rsid w:val="007A1698"/>
    <w:rsid w:val="007A1D00"/>
    <w:rsid w:val="007A1D24"/>
    <w:rsid w:val="007A30B7"/>
    <w:rsid w:val="007A32D5"/>
    <w:rsid w:val="007A3F7A"/>
    <w:rsid w:val="007A4020"/>
    <w:rsid w:val="007A4825"/>
    <w:rsid w:val="007A4A12"/>
    <w:rsid w:val="007A4D31"/>
    <w:rsid w:val="007A53C4"/>
    <w:rsid w:val="007A66FB"/>
    <w:rsid w:val="007A7209"/>
    <w:rsid w:val="007A79FB"/>
    <w:rsid w:val="007A7E68"/>
    <w:rsid w:val="007B10D1"/>
    <w:rsid w:val="007B12ED"/>
    <w:rsid w:val="007B17AE"/>
    <w:rsid w:val="007B1A1A"/>
    <w:rsid w:val="007B240A"/>
    <w:rsid w:val="007B2CDD"/>
    <w:rsid w:val="007B2D44"/>
    <w:rsid w:val="007B3105"/>
    <w:rsid w:val="007B3557"/>
    <w:rsid w:val="007B4C61"/>
    <w:rsid w:val="007B5475"/>
    <w:rsid w:val="007B582E"/>
    <w:rsid w:val="007B5B6F"/>
    <w:rsid w:val="007B65B4"/>
    <w:rsid w:val="007B6ADA"/>
    <w:rsid w:val="007B71E1"/>
    <w:rsid w:val="007B742F"/>
    <w:rsid w:val="007B785A"/>
    <w:rsid w:val="007B7C04"/>
    <w:rsid w:val="007C0828"/>
    <w:rsid w:val="007C0BB7"/>
    <w:rsid w:val="007C0CAB"/>
    <w:rsid w:val="007C15ED"/>
    <w:rsid w:val="007C1636"/>
    <w:rsid w:val="007C28BF"/>
    <w:rsid w:val="007C2A54"/>
    <w:rsid w:val="007C3328"/>
    <w:rsid w:val="007C35DA"/>
    <w:rsid w:val="007C4E32"/>
    <w:rsid w:val="007C4ED6"/>
    <w:rsid w:val="007C52D4"/>
    <w:rsid w:val="007C5FB5"/>
    <w:rsid w:val="007C65B8"/>
    <w:rsid w:val="007C791A"/>
    <w:rsid w:val="007C7DD7"/>
    <w:rsid w:val="007D0230"/>
    <w:rsid w:val="007D07FB"/>
    <w:rsid w:val="007D2CD9"/>
    <w:rsid w:val="007D3410"/>
    <w:rsid w:val="007D3472"/>
    <w:rsid w:val="007D3CDE"/>
    <w:rsid w:val="007D40A2"/>
    <w:rsid w:val="007D446F"/>
    <w:rsid w:val="007D44D9"/>
    <w:rsid w:val="007D518F"/>
    <w:rsid w:val="007D66F3"/>
    <w:rsid w:val="007D71C0"/>
    <w:rsid w:val="007D7676"/>
    <w:rsid w:val="007D7F61"/>
    <w:rsid w:val="007E093E"/>
    <w:rsid w:val="007E10AA"/>
    <w:rsid w:val="007E16C3"/>
    <w:rsid w:val="007E20E4"/>
    <w:rsid w:val="007E2183"/>
    <w:rsid w:val="007E2BC4"/>
    <w:rsid w:val="007E3E68"/>
    <w:rsid w:val="007E5181"/>
    <w:rsid w:val="007E6A18"/>
    <w:rsid w:val="007E72D7"/>
    <w:rsid w:val="007E7C73"/>
    <w:rsid w:val="007E7DE6"/>
    <w:rsid w:val="007F0D02"/>
    <w:rsid w:val="007F15D6"/>
    <w:rsid w:val="007F16A4"/>
    <w:rsid w:val="007F16EA"/>
    <w:rsid w:val="007F1B72"/>
    <w:rsid w:val="007F1E07"/>
    <w:rsid w:val="007F1E1D"/>
    <w:rsid w:val="007F20B0"/>
    <w:rsid w:val="007F2AFF"/>
    <w:rsid w:val="007F3576"/>
    <w:rsid w:val="007F37CE"/>
    <w:rsid w:val="007F3A31"/>
    <w:rsid w:val="007F3DB9"/>
    <w:rsid w:val="007F3F0C"/>
    <w:rsid w:val="007F3F6A"/>
    <w:rsid w:val="007F4F7F"/>
    <w:rsid w:val="007F6122"/>
    <w:rsid w:val="007F6568"/>
    <w:rsid w:val="007F7577"/>
    <w:rsid w:val="007F7A4D"/>
    <w:rsid w:val="0080133C"/>
    <w:rsid w:val="00801F6F"/>
    <w:rsid w:val="00802550"/>
    <w:rsid w:val="00802732"/>
    <w:rsid w:val="008028A3"/>
    <w:rsid w:val="00802A78"/>
    <w:rsid w:val="00802E03"/>
    <w:rsid w:val="00802F20"/>
    <w:rsid w:val="008031DF"/>
    <w:rsid w:val="0080357A"/>
    <w:rsid w:val="00803C7C"/>
    <w:rsid w:val="00803D1B"/>
    <w:rsid w:val="00804231"/>
    <w:rsid w:val="008056A2"/>
    <w:rsid w:val="008058D9"/>
    <w:rsid w:val="00805AF9"/>
    <w:rsid w:val="0080755F"/>
    <w:rsid w:val="00807850"/>
    <w:rsid w:val="00811BD8"/>
    <w:rsid w:val="00811CDC"/>
    <w:rsid w:val="00812179"/>
    <w:rsid w:val="00812385"/>
    <w:rsid w:val="0081252B"/>
    <w:rsid w:val="00812697"/>
    <w:rsid w:val="00813F9D"/>
    <w:rsid w:val="00814497"/>
    <w:rsid w:val="00814FA0"/>
    <w:rsid w:val="00815066"/>
    <w:rsid w:val="0081656F"/>
    <w:rsid w:val="00816ECC"/>
    <w:rsid w:val="00816F2F"/>
    <w:rsid w:val="008175A4"/>
    <w:rsid w:val="00817840"/>
    <w:rsid w:val="00817901"/>
    <w:rsid w:val="00817BFC"/>
    <w:rsid w:val="008208B4"/>
    <w:rsid w:val="00821934"/>
    <w:rsid w:val="00823A02"/>
    <w:rsid w:val="00824670"/>
    <w:rsid w:val="00824875"/>
    <w:rsid w:val="00825283"/>
    <w:rsid w:val="00827C7E"/>
    <w:rsid w:val="00827FB4"/>
    <w:rsid w:val="00830D63"/>
    <w:rsid w:val="00830E99"/>
    <w:rsid w:val="00831210"/>
    <w:rsid w:val="00831528"/>
    <w:rsid w:val="00831754"/>
    <w:rsid w:val="00831917"/>
    <w:rsid w:val="00831A98"/>
    <w:rsid w:val="00832322"/>
    <w:rsid w:val="00832DBB"/>
    <w:rsid w:val="00834402"/>
    <w:rsid w:val="008345F2"/>
    <w:rsid w:val="00834DF9"/>
    <w:rsid w:val="0083506D"/>
    <w:rsid w:val="00835489"/>
    <w:rsid w:val="00835E69"/>
    <w:rsid w:val="00836751"/>
    <w:rsid w:val="00836DB8"/>
    <w:rsid w:val="00836EAC"/>
    <w:rsid w:val="00836ECE"/>
    <w:rsid w:val="0083786B"/>
    <w:rsid w:val="00837B6B"/>
    <w:rsid w:val="00837D2B"/>
    <w:rsid w:val="00840060"/>
    <w:rsid w:val="008406B1"/>
    <w:rsid w:val="008407CF"/>
    <w:rsid w:val="00840D55"/>
    <w:rsid w:val="00841A2F"/>
    <w:rsid w:val="0084282E"/>
    <w:rsid w:val="00843622"/>
    <w:rsid w:val="008440B0"/>
    <w:rsid w:val="00845E07"/>
    <w:rsid w:val="008471BD"/>
    <w:rsid w:val="00847B5C"/>
    <w:rsid w:val="008500D5"/>
    <w:rsid w:val="0085017A"/>
    <w:rsid w:val="0085053A"/>
    <w:rsid w:val="0085068E"/>
    <w:rsid w:val="008525C2"/>
    <w:rsid w:val="008528E0"/>
    <w:rsid w:val="008530BC"/>
    <w:rsid w:val="00853111"/>
    <w:rsid w:val="00853D7F"/>
    <w:rsid w:val="0085423D"/>
    <w:rsid w:val="008544C7"/>
    <w:rsid w:val="00854D16"/>
    <w:rsid w:val="008550FF"/>
    <w:rsid w:val="00856F20"/>
    <w:rsid w:val="00857059"/>
    <w:rsid w:val="00857BC0"/>
    <w:rsid w:val="00857DFC"/>
    <w:rsid w:val="00860944"/>
    <w:rsid w:val="00862124"/>
    <w:rsid w:val="00862346"/>
    <w:rsid w:val="00862608"/>
    <w:rsid w:val="00862A2F"/>
    <w:rsid w:val="00862B70"/>
    <w:rsid w:val="00863674"/>
    <w:rsid w:val="00863DE1"/>
    <w:rsid w:val="00865927"/>
    <w:rsid w:val="00865B5F"/>
    <w:rsid w:val="00865F8C"/>
    <w:rsid w:val="008660B1"/>
    <w:rsid w:val="008669E8"/>
    <w:rsid w:val="008672B7"/>
    <w:rsid w:val="00867E89"/>
    <w:rsid w:val="00867F4B"/>
    <w:rsid w:val="00870231"/>
    <w:rsid w:val="008712A8"/>
    <w:rsid w:val="00871F65"/>
    <w:rsid w:val="0087313D"/>
    <w:rsid w:val="00874596"/>
    <w:rsid w:val="008748D7"/>
    <w:rsid w:val="00874ADC"/>
    <w:rsid w:val="00874F74"/>
    <w:rsid w:val="008753A5"/>
    <w:rsid w:val="00875A32"/>
    <w:rsid w:val="00875BBF"/>
    <w:rsid w:val="008761D3"/>
    <w:rsid w:val="00876D63"/>
    <w:rsid w:val="008778E4"/>
    <w:rsid w:val="00880482"/>
    <w:rsid w:val="00880E01"/>
    <w:rsid w:val="00880F7F"/>
    <w:rsid w:val="00881161"/>
    <w:rsid w:val="00881310"/>
    <w:rsid w:val="00881D07"/>
    <w:rsid w:val="00882003"/>
    <w:rsid w:val="008820F7"/>
    <w:rsid w:val="00883373"/>
    <w:rsid w:val="008839B0"/>
    <w:rsid w:val="00883D42"/>
    <w:rsid w:val="00884405"/>
    <w:rsid w:val="0088481E"/>
    <w:rsid w:val="00884870"/>
    <w:rsid w:val="00884E52"/>
    <w:rsid w:val="00884FB2"/>
    <w:rsid w:val="00885C7A"/>
    <w:rsid w:val="00886952"/>
    <w:rsid w:val="00887DD7"/>
    <w:rsid w:val="00887FB3"/>
    <w:rsid w:val="00890545"/>
    <w:rsid w:val="00890ABE"/>
    <w:rsid w:val="00890B5F"/>
    <w:rsid w:val="00890ED9"/>
    <w:rsid w:val="00890F51"/>
    <w:rsid w:val="00891C32"/>
    <w:rsid w:val="00891D22"/>
    <w:rsid w:val="008921DE"/>
    <w:rsid w:val="008926C6"/>
    <w:rsid w:val="00892970"/>
    <w:rsid w:val="00892BA6"/>
    <w:rsid w:val="00892EE8"/>
    <w:rsid w:val="0089341A"/>
    <w:rsid w:val="00893A11"/>
    <w:rsid w:val="00893F68"/>
    <w:rsid w:val="00894827"/>
    <w:rsid w:val="00894C15"/>
    <w:rsid w:val="00894EEB"/>
    <w:rsid w:val="008950A2"/>
    <w:rsid w:val="00895522"/>
    <w:rsid w:val="00895667"/>
    <w:rsid w:val="00896075"/>
    <w:rsid w:val="00896BD9"/>
    <w:rsid w:val="00897C8A"/>
    <w:rsid w:val="008A051C"/>
    <w:rsid w:val="008A11E0"/>
    <w:rsid w:val="008A1331"/>
    <w:rsid w:val="008A1388"/>
    <w:rsid w:val="008A145C"/>
    <w:rsid w:val="008A1505"/>
    <w:rsid w:val="008A1EE6"/>
    <w:rsid w:val="008A2D3A"/>
    <w:rsid w:val="008A31F1"/>
    <w:rsid w:val="008A3DF8"/>
    <w:rsid w:val="008A422F"/>
    <w:rsid w:val="008A4CED"/>
    <w:rsid w:val="008A5054"/>
    <w:rsid w:val="008A5E95"/>
    <w:rsid w:val="008A63FD"/>
    <w:rsid w:val="008A702E"/>
    <w:rsid w:val="008A7C6C"/>
    <w:rsid w:val="008B0B36"/>
    <w:rsid w:val="008B13E2"/>
    <w:rsid w:val="008B1437"/>
    <w:rsid w:val="008B197C"/>
    <w:rsid w:val="008B1A2D"/>
    <w:rsid w:val="008B1FDF"/>
    <w:rsid w:val="008B210E"/>
    <w:rsid w:val="008B2202"/>
    <w:rsid w:val="008B22E9"/>
    <w:rsid w:val="008B2351"/>
    <w:rsid w:val="008B2898"/>
    <w:rsid w:val="008B2CF7"/>
    <w:rsid w:val="008B33A2"/>
    <w:rsid w:val="008B3918"/>
    <w:rsid w:val="008B3ACC"/>
    <w:rsid w:val="008B3BB3"/>
    <w:rsid w:val="008B3FEF"/>
    <w:rsid w:val="008B426A"/>
    <w:rsid w:val="008B4419"/>
    <w:rsid w:val="008B4982"/>
    <w:rsid w:val="008B49C4"/>
    <w:rsid w:val="008B4C0E"/>
    <w:rsid w:val="008B51CF"/>
    <w:rsid w:val="008B553E"/>
    <w:rsid w:val="008B56F2"/>
    <w:rsid w:val="008B61AA"/>
    <w:rsid w:val="008B6602"/>
    <w:rsid w:val="008B6A5D"/>
    <w:rsid w:val="008B6C72"/>
    <w:rsid w:val="008B732B"/>
    <w:rsid w:val="008B7648"/>
    <w:rsid w:val="008B7E28"/>
    <w:rsid w:val="008C0995"/>
    <w:rsid w:val="008C0B41"/>
    <w:rsid w:val="008C1B84"/>
    <w:rsid w:val="008C1E64"/>
    <w:rsid w:val="008C25AB"/>
    <w:rsid w:val="008C2C5D"/>
    <w:rsid w:val="008C3C39"/>
    <w:rsid w:val="008C481A"/>
    <w:rsid w:val="008C4A15"/>
    <w:rsid w:val="008C4C13"/>
    <w:rsid w:val="008C4D3A"/>
    <w:rsid w:val="008C5C0D"/>
    <w:rsid w:val="008C63A4"/>
    <w:rsid w:val="008C647E"/>
    <w:rsid w:val="008C6A7F"/>
    <w:rsid w:val="008C6BD8"/>
    <w:rsid w:val="008C700A"/>
    <w:rsid w:val="008C7878"/>
    <w:rsid w:val="008D085D"/>
    <w:rsid w:val="008D10E9"/>
    <w:rsid w:val="008D2433"/>
    <w:rsid w:val="008D25EF"/>
    <w:rsid w:val="008D276E"/>
    <w:rsid w:val="008D2AD2"/>
    <w:rsid w:val="008D3DA3"/>
    <w:rsid w:val="008D4F40"/>
    <w:rsid w:val="008D5807"/>
    <w:rsid w:val="008D5ED8"/>
    <w:rsid w:val="008D612C"/>
    <w:rsid w:val="008D66E0"/>
    <w:rsid w:val="008D7B37"/>
    <w:rsid w:val="008D7D9A"/>
    <w:rsid w:val="008E0317"/>
    <w:rsid w:val="008E098D"/>
    <w:rsid w:val="008E0F7B"/>
    <w:rsid w:val="008E10B4"/>
    <w:rsid w:val="008E1517"/>
    <w:rsid w:val="008E2C7F"/>
    <w:rsid w:val="008E4094"/>
    <w:rsid w:val="008E4170"/>
    <w:rsid w:val="008E4C42"/>
    <w:rsid w:val="008E5CCE"/>
    <w:rsid w:val="008E605A"/>
    <w:rsid w:val="008E622D"/>
    <w:rsid w:val="008E736F"/>
    <w:rsid w:val="008E7470"/>
    <w:rsid w:val="008E783B"/>
    <w:rsid w:val="008E7E45"/>
    <w:rsid w:val="008F014C"/>
    <w:rsid w:val="008F01A1"/>
    <w:rsid w:val="008F0420"/>
    <w:rsid w:val="008F0837"/>
    <w:rsid w:val="008F0ECB"/>
    <w:rsid w:val="008F0FDD"/>
    <w:rsid w:val="008F1018"/>
    <w:rsid w:val="008F13C1"/>
    <w:rsid w:val="008F267F"/>
    <w:rsid w:val="008F43B3"/>
    <w:rsid w:val="008F4DE3"/>
    <w:rsid w:val="008F5E79"/>
    <w:rsid w:val="008F7BF6"/>
    <w:rsid w:val="00900823"/>
    <w:rsid w:val="00900E8C"/>
    <w:rsid w:val="0090122C"/>
    <w:rsid w:val="00901675"/>
    <w:rsid w:val="00902086"/>
    <w:rsid w:val="00902912"/>
    <w:rsid w:val="00902A22"/>
    <w:rsid w:val="00902DE6"/>
    <w:rsid w:val="00902E58"/>
    <w:rsid w:val="009038F7"/>
    <w:rsid w:val="00903C22"/>
    <w:rsid w:val="00903D34"/>
    <w:rsid w:val="0090428F"/>
    <w:rsid w:val="009048EC"/>
    <w:rsid w:val="00905009"/>
    <w:rsid w:val="009052C8"/>
    <w:rsid w:val="0090554B"/>
    <w:rsid w:val="00906148"/>
    <w:rsid w:val="0090621E"/>
    <w:rsid w:val="00907371"/>
    <w:rsid w:val="009079EF"/>
    <w:rsid w:val="00907AE5"/>
    <w:rsid w:val="00907F06"/>
    <w:rsid w:val="00907F2F"/>
    <w:rsid w:val="009102D8"/>
    <w:rsid w:val="0091135C"/>
    <w:rsid w:val="00911558"/>
    <w:rsid w:val="009117C9"/>
    <w:rsid w:val="009118F7"/>
    <w:rsid w:val="00912882"/>
    <w:rsid w:val="00913400"/>
    <w:rsid w:val="00914563"/>
    <w:rsid w:val="0091485D"/>
    <w:rsid w:val="00914A30"/>
    <w:rsid w:val="00915AC7"/>
    <w:rsid w:val="009163DF"/>
    <w:rsid w:val="00916F98"/>
    <w:rsid w:val="009174CF"/>
    <w:rsid w:val="0091794A"/>
    <w:rsid w:val="00917967"/>
    <w:rsid w:val="00920DF0"/>
    <w:rsid w:val="00921E60"/>
    <w:rsid w:val="0092209D"/>
    <w:rsid w:val="009224ED"/>
    <w:rsid w:val="00922726"/>
    <w:rsid w:val="00922F83"/>
    <w:rsid w:val="0092385F"/>
    <w:rsid w:val="00923F70"/>
    <w:rsid w:val="0092462C"/>
    <w:rsid w:val="00924692"/>
    <w:rsid w:val="00924D8C"/>
    <w:rsid w:val="00927409"/>
    <w:rsid w:val="0092789E"/>
    <w:rsid w:val="00927AE4"/>
    <w:rsid w:val="009305EC"/>
    <w:rsid w:val="0093097A"/>
    <w:rsid w:val="00930B3F"/>
    <w:rsid w:val="00930B84"/>
    <w:rsid w:val="00930BE9"/>
    <w:rsid w:val="00931485"/>
    <w:rsid w:val="00931568"/>
    <w:rsid w:val="00931602"/>
    <w:rsid w:val="009317A6"/>
    <w:rsid w:val="00932490"/>
    <w:rsid w:val="00932FC7"/>
    <w:rsid w:val="00932FCB"/>
    <w:rsid w:val="00933920"/>
    <w:rsid w:val="009342D5"/>
    <w:rsid w:val="00934CBF"/>
    <w:rsid w:val="00934EA2"/>
    <w:rsid w:val="00935168"/>
    <w:rsid w:val="00936497"/>
    <w:rsid w:val="00936DFD"/>
    <w:rsid w:val="009370C7"/>
    <w:rsid w:val="00940221"/>
    <w:rsid w:val="009408E1"/>
    <w:rsid w:val="0094124C"/>
    <w:rsid w:val="0094192E"/>
    <w:rsid w:val="00943210"/>
    <w:rsid w:val="00943D99"/>
    <w:rsid w:val="00944754"/>
    <w:rsid w:val="00944921"/>
    <w:rsid w:val="00945ACA"/>
    <w:rsid w:val="00946AB6"/>
    <w:rsid w:val="00947A98"/>
    <w:rsid w:val="00947CCE"/>
    <w:rsid w:val="0095004A"/>
    <w:rsid w:val="00950091"/>
    <w:rsid w:val="0095046E"/>
    <w:rsid w:val="00950B23"/>
    <w:rsid w:val="009516CB"/>
    <w:rsid w:val="009527C8"/>
    <w:rsid w:val="009532B9"/>
    <w:rsid w:val="00954DA0"/>
    <w:rsid w:val="00954DB8"/>
    <w:rsid w:val="00954E76"/>
    <w:rsid w:val="0095549A"/>
    <w:rsid w:val="00955F46"/>
    <w:rsid w:val="0095759D"/>
    <w:rsid w:val="00957807"/>
    <w:rsid w:val="00957BB0"/>
    <w:rsid w:val="00960642"/>
    <w:rsid w:val="00960D26"/>
    <w:rsid w:val="00960F94"/>
    <w:rsid w:val="00961377"/>
    <w:rsid w:val="00961AB5"/>
    <w:rsid w:val="0096336A"/>
    <w:rsid w:val="00963CE4"/>
    <w:rsid w:val="00963D1C"/>
    <w:rsid w:val="00965556"/>
    <w:rsid w:val="0096556B"/>
    <w:rsid w:val="00965687"/>
    <w:rsid w:val="00965800"/>
    <w:rsid w:val="0096613D"/>
    <w:rsid w:val="009664BF"/>
    <w:rsid w:val="00966524"/>
    <w:rsid w:val="009667B9"/>
    <w:rsid w:val="009667EF"/>
    <w:rsid w:val="00966E96"/>
    <w:rsid w:val="00967131"/>
    <w:rsid w:val="00967B7B"/>
    <w:rsid w:val="00967C1D"/>
    <w:rsid w:val="009704DB"/>
    <w:rsid w:val="009714F9"/>
    <w:rsid w:val="009715E8"/>
    <w:rsid w:val="0097248B"/>
    <w:rsid w:val="0097493A"/>
    <w:rsid w:val="00974D0B"/>
    <w:rsid w:val="0097566C"/>
    <w:rsid w:val="00976063"/>
    <w:rsid w:val="00976AB6"/>
    <w:rsid w:val="00980139"/>
    <w:rsid w:val="00980EC4"/>
    <w:rsid w:val="009811FA"/>
    <w:rsid w:val="00981350"/>
    <w:rsid w:val="0098145C"/>
    <w:rsid w:val="00981C2E"/>
    <w:rsid w:val="00981CA5"/>
    <w:rsid w:val="00981FEA"/>
    <w:rsid w:val="0098256E"/>
    <w:rsid w:val="00982891"/>
    <w:rsid w:val="00983513"/>
    <w:rsid w:val="00984720"/>
    <w:rsid w:val="00985ADD"/>
    <w:rsid w:val="00985B92"/>
    <w:rsid w:val="00985EEE"/>
    <w:rsid w:val="009867FA"/>
    <w:rsid w:val="00987943"/>
    <w:rsid w:val="00990710"/>
    <w:rsid w:val="00990F4F"/>
    <w:rsid w:val="00992807"/>
    <w:rsid w:val="0099345D"/>
    <w:rsid w:val="00993515"/>
    <w:rsid w:val="00995350"/>
    <w:rsid w:val="0099579E"/>
    <w:rsid w:val="00995BEF"/>
    <w:rsid w:val="009960A2"/>
    <w:rsid w:val="009963F5"/>
    <w:rsid w:val="0099654F"/>
    <w:rsid w:val="00996943"/>
    <w:rsid w:val="00997CFD"/>
    <w:rsid w:val="009A1E14"/>
    <w:rsid w:val="009A41C0"/>
    <w:rsid w:val="009A4D1B"/>
    <w:rsid w:val="009A5A96"/>
    <w:rsid w:val="009A622D"/>
    <w:rsid w:val="009A69CB"/>
    <w:rsid w:val="009A72D4"/>
    <w:rsid w:val="009A7407"/>
    <w:rsid w:val="009A7DCA"/>
    <w:rsid w:val="009B0FBF"/>
    <w:rsid w:val="009B1D01"/>
    <w:rsid w:val="009B2059"/>
    <w:rsid w:val="009B239A"/>
    <w:rsid w:val="009B2914"/>
    <w:rsid w:val="009B313D"/>
    <w:rsid w:val="009B329E"/>
    <w:rsid w:val="009B380B"/>
    <w:rsid w:val="009B3CC4"/>
    <w:rsid w:val="009B49B7"/>
    <w:rsid w:val="009B4BA2"/>
    <w:rsid w:val="009B5211"/>
    <w:rsid w:val="009B66A3"/>
    <w:rsid w:val="009B7125"/>
    <w:rsid w:val="009B749E"/>
    <w:rsid w:val="009B7522"/>
    <w:rsid w:val="009B76F3"/>
    <w:rsid w:val="009B7E01"/>
    <w:rsid w:val="009C0240"/>
    <w:rsid w:val="009C02BA"/>
    <w:rsid w:val="009C03ED"/>
    <w:rsid w:val="009C07A1"/>
    <w:rsid w:val="009C1510"/>
    <w:rsid w:val="009C18A2"/>
    <w:rsid w:val="009C1C56"/>
    <w:rsid w:val="009C2AD6"/>
    <w:rsid w:val="009C3F34"/>
    <w:rsid w:val="009C4C41"/>
    <w:rsid w:val="009C4FF4"/>
    <w:rsid w:val="009C6294"/>
    <w:rsid w:val="009C70F0"/>
    <w:rsid w:val="009C7E47"/>
    <w:rsid w:val="009C7FA6"/>
    <w:rsid w:val="009D02A7"/>
    <w:rsid w:val="009D03DD"/>
    <w:rsid w:val="009D0410"/>
    <w:rsid w:val="009D0892"/>
    <w:rsid w:val="009D1D0F"/>
    <w:rsid w:val="009D335F"/>
    <w:rsid w:val="009D4340"/>
    <w:rsid w:val="009D440A"/>
    <w:rsid w:val="009D4B5F"/>
    <w:rsid w:val="009D4C4F"/>
    <w:rsid w:val="009D4DD8"/>
    <w:rsid w:val="009D65C5"/>
    <w:rsid w:val="009D686C"/>
    <w:rsid w:val="009D7721"/>
    <w:rsid w:val="009D7D21"/>
    <w:rsid w:val="009D7DC0"/>
    <w:rsid w:val="009D7E38"/>
    <w:rsid w:val="009E0BDE"/>
    <w:rsid w:val="009E11FD"/>
    <w:rsid w:val="009E13F6"/>
    <w:rsid w:val="009E282E"/>
    <w:rsid w:val="009E2950"/>
    <w:rsid w:val="009E36C8"/>
    <w:rsid w:val="009E37D4"/>
    <w:rsid w:val="009E4AB1"/>
    <w:rsid w:val="009E4BB1"/>
    <w:rsid w:val="009E54C1"/>
    <w:rsid w:val="009E5B66"/>
    <w:rsid w:val="009E651F"/>
    <w:rsid w:val="009E6540"/>
    <w:rsid w:val="009E6E12"/>
    <w:rsid w:val="009E6FFA"/>
    <w:rsid w:val="009E7158"/>
    <w:rsid w:val="009F0395"/>
    <w:rsid w:val="009F1D9C"/>
    <w:rsid w:val="009F2F77"/>
    <w:rsid w:val="009F3001"/>
    <w:rsid w:val="009F319B"/>
    <w:rsid w:val="009F3DEB"/>
    <w:rsid w:val="009F4A3F"/>
    <w:rsid w:val="009F51B1"/>
    <w:rsid w:val="009F5C79"/>
    <w:rsid w:val="009F665D"/>
    <w:rsid w:val="009F67AA"/>
    <w:rsid w:val="009F7F09"/>
    <w:rsid w:val="00A0056F"/>
    <w:rsid w:val="00A011CC"/>
    <w:rsid w:val="00A01E5A"/>
    <w:rsid w:val="00A03356"/>
    <w:rsid w:val="00A03988"/>
    <w:rsid w:val="00A05A97"/>
    <w:rsid w:val="00A05B7E"/>
    <w:rsid w:val="00A05CA8"/>
    <w:rsid w:val="00A05CE3"/>
    <w:rsid w:val="00A075F0"/>
    <w:rsid w:val="00A07743"/>
    <w:rsid w:val="00A078B6"/>
    <w:rsid w:val="00A07B2D"/>
    <w:rsid w:val="00A10A94"/>
    <w:rsid w:val="00A1147C"/>
    <w:rsid w:val="00A130CF"/>
    <w:rsid w:val="00A14348"/>
    <w:rsid w:val="00A15C04"/>
    <w:rsid w:val="00A169C4"/>
    <w:rsid w:val="00A17BCA"/>
    <w:rsid w:val="00A17BEA"/>
    <w:rsid w:val="00A204B5"/>
    <w:rsid w:val="00A213A8"/>
    <w:rsid w:val="00A216AB"/>
    <w:rsid w:val="00A21A6F"/>
    <w:rsid w:val="00A21F16"/>
    <w:rsid w:val="00A22419"/>
    <w:rsid w:val="00A2281C"/>
    <w:rsid w:val="00A23427"/>
    <w:rsid w:val="00A23CC3"/>
    <w:rsid w:val="00A241FF"/>
    <w:rsid w:val="00A24367"/>
    <w:rsid w:val="00A24D35"/>
    <w:rsid w:val="00A25029"/>
    <w:rsid w:val="00A257DC"/>
    <w:rsid w:val="00A25D97"/>
    <w:rsid w:val="00A26703"/>
    <w:rsid w:val="00A27742"/>
    <w:rsid w:val="00A27EF4"/>
    <w:rsid w:val="00A27FF1"/>
    <w:rsid w:val="00A3004A"/>
    <w:rsid w:val="00A3133C"/>
    <w:rsid w:val="00A31679"/>
    <w:rsid w:val="00A31E33"/>
    <w:rsid w:val="00A32E9D"/>
    <w:rsid w:val="00A33A73"/>
    <w:rsid w:val="00A34373"/>
    <w:rsid w:val="00A343F1"/>
    <w:rsid w:val="00A34521"/>
    <w:rsid w:val="00A34B5D"/>
    <w:rsid w:val="00A34CFF"/>
    <w:rsid w:val="00A34EC9"/>
    <w:rsid w:val="00A35087"/>
    <w:rsid w:val="00A351B2"/>
    <w:rsid w:val="00A35450"/>
    <w:rsid w:val="00A3554B"/>
    <w:rsid w:val="00A359C8"/>
    <w:rsid w:val="00A35C8C"/>
    <w:rsid w:val="00A36C3A"/>
    <w:rsid w:val="00A36E0A"/>
    <w:rsid w:val="00A378F6"/>
    <w:rsid w:val="00A4015B"/>
    <w:rsid w:val="00A408D4"/>
    <w:rsid w:val="00A40D1E"/>
    <w:rsid w:val="00A41105"/>
    <w:rsid w:val="00A41719"/>
    <w:rsid w:val="00A41A56"/>
    <w:rsid w:val="00A41F3F"/>
    <w:rsid w:val="00A41F69"/>
    <w:rsid w:val="00A42070"/>
    <w:rsid w:val="00A43E91"/>
    <w:rsid w:val="00A43E94"/>
    <w:rsid w:val="00A4423A"/>
    <w:rsid w:val="00A44365"/>
    <w:rsid w:val="00A44736"/>
    <w:rsid w:val="00A4559F"/>
    <w:rsid w:val="00A45AEA"/>
    <w:rsid w:val="00A47112"/>
    <w:rsid w:val="00A4742B"/>
    <w:rsid w:val="00A47872"/>
    <w:rsid w:val="00A47BD0"/>
    <w:rsid w:val="00A47E05"/>
    <w:rsid w:val="00A5071F"/>
    <w:rsid w:val="00A533D2"/>
    <w:rsid w:val="00A5432E"/>
    <w:rsid w:val="00A54A0F"/>
    <w:rsid w:val="00A5508B"/>
    <w:rsid w:val="00A55312"/>
    <w:rsid w:val="00A553CA"/>
    <w:rsid w:val="00A566C0"/>
    <w:rsid w:val="00A56BEC"/>
    <w:rsid w:val="00A5713C"/>
    <w:rsid w:val="00A57997"/>
    <w:rsid w:val="00A57B86"/>
    <w:rsid w:val="00A6005E"/>
    <w:rsid w:val="00A6007B"/>
    <w:rsid w:val="00A60AA9"/>
    <w:rsid w:val="00A60E4A"/>
    <w:rsid w:val="00A612D5"/>
    <w:rsid w:val="00A61B79"/>
    <w:rsid w:val="00A61BEA"/>
    <w:rsid w:val="00A61CBA"/>
    <w:rsid w:val="00A62A6A"/>
    <w:rsid w:val="00A62C8F"/>
    <w:rsid w:val="00A62FC3"/>
    <w:rsid w:val="00A63397"/>
    <w:rsid w:val="00A637D6"/>
    <w:rsid w:val="00A63D68"/>
    <w:rsid w:val="00A6632B"/>
    <w:rsid w:val="00A66C65"/>
    <w:rsid w:val="00A66E67"/>
    <w:rsid w:val="00A66F7E"/>
    <w:rsid w:val="00A67141"/>
    <w:rsid w:val="00A67483"/>
    <w:rsid w:val="00A7048B"/>
    <w:rsid w:val="00A7087E"/>
    <w:rsid w:val="00A716B4"/>
    <w:rsid w:val="00A7176D"/>
    <w:rsid w:val="00A71B9E"/>
    <w:rsid w:val="00A71D55"/>
    <w:rsid w:val="00A72765"/>
    <w:rsid w:val="00A72823"/>
    <w:rsid w:val="00A7409B"/>
    <w:rsid w:val="00A744E5"/>
    <w:rsid w:val="00A746A7"/>
    <w:rsid w:val="00A7534A"/>
    <w:rsid w:val="00A75750"/>
    <w:rsid w:val="00A758ED"/>
    <w:rsid w:val="00A75979"/>
    <w:rsid w:val="00A75DC5"/>
    <w:rsid w:val="00A7654F"/>
    <w:rsid w:val="00A76CFE"/>
    <w:rsid w:val="00A8039F"/>
    <w:rsid w:val="00A8094F"/>
    <w:rsid w:val="00A80BBB"/>
    <w:rsid w:val="00A814CA"/>
    <w:rsid w:val="00A817CB"/>
    <w:rsid w:val="00A82029"/>
    <w:rsid w:val="00A82265"/>
    <w:rsid w:val="00A8399C"/>
    <w:rsid w:val="00A83B32"/>
    <w:rsid w:val="00A84300"/>
    <w:rsid w:val="00A8432E"/>
    <w:rsid w:val="00A84B85"/>
    <w:rsid w:val="00A84C55"/>
    <w:rsid w:val="00A84E62"/>
    <w:rsid w:val="00A84ED8"/>
    <w:rsid w:val="00A864C1"/>
    <w:rsid w:val="00A8709D"/>
    <w:rsid w:val="00A87185"/>
    <w:rsid w:val="00A87C68"/>
    <w:rsid w:val="00A87FC6"/>
    <w:rsid w:val="00A9011D"/>
    <w:rsid w:val="00A927EE"/>
    <w:rsid w:val="00A934F0"/>
    <w:rsid w:val="00A93F4D"/>
    <w:rsid w:val="00A947B8"/>
    <w:rsid w:val="00A94D8B"/>
    <w:rsid w:val="00A95079"/>
    <w:rsid w:val="00A9523E"/>
    <w:rsid w:val="00A96B77"/>
    <w:rsid w:val="00AA0B53"/>
    <w:rsid w:val="00AA0E4C"/>
    <w:rsid w:val="00AA134A"/>
    <w:rsid w:val="00AA2441"/>
    <w:rsid w:val="00AA26AF"/>
    <w:rsid w:val="00AA2DAA"/>
    <w:rsid w:val="00AA2EA8"/>
    <w:rsid w:val="00AA2F16"/>
    <w:rsid w:val="00AA3160"/>
    <w:rsid w:val="00AA3B4A"/>
    <w:rsid w:val="00AA3B5C"/>
    <w:rsid w:val="00AA42EF"/>
    <w:rsid w:val="00AA43D7"/>
    <w:rsid w:val="00AA45E4"/>
    <w:rsid w:val="00AA45E5"/>
    <w:rsid w:val="00AA4C83"/>
    <w:rsid w:val="00AA539B"/>
    <w:rsid w:val="00AA5548"/>
    <w:rsid w:val="00AA585C"/>
    <w:rsid w:val="00AA5B5C"/>
    <w:rsid w:val="00AA61B1"/>
    <w:rsid w:val="00AA61C0"/>
    <w:rsid w:val="00AA61FF"/>
    <w:rsid w:val="00AA6220"/>
    <w:rsid w:val="00AA6B2B"/>
    <w:rsid w:val="00AA6E47"/>
    <w:rsid w:val="00AA7F3B"/>
    <w:rsid w:val="00AB054F"/>
    <w:rsid w:val="00AB084F"/>
    <w:rsid w:val="00AB0F3B"/>
    <w:rsid w:val="00AB13EF"/>
    <w:rsid w:val="00AB1513"/>
    <w:rsid w:val="00AB15AD"/>
    <w:rsid w:val="00AB1615"/>
    <w:rsid w:val="00AB1884"/>
    <w:rsid w:val="00AB2822"/>
    <w:rsid w:val="00AB29A9"/>
    <w:rsid w:val="00AB3405"/>
    <w:rsid w:val="00AB397C"/>
    <w:rsid w:val="00AB3B2B"/>
    <w:rsid w:val="00AB3B6A"/>
    <w:rsid w:val="00AB43F9"/>
    <w:rsid w:val="00AB4FD1"/>
    <w:rsid w:val="00AB5261"/>
    <w:rsid w:val="00AB5A27"/>
    <w:rsid w:val="00AB60B4"/>
    <w:rsid w:val="00AC0093"/>
    <w:rsid w:val="00AC0ADC"/>
    <w:rsid w:val="00AC1A09"/>
    <w:rsid w:val="00AC1E1F"/>
    <w:rsid w:val="00AC29FE"/>
    <w:rsid w:val="00AC2E5F"/>
    <w:rsid w:val="00AC3130"/>
    <w:rsid w:val="00AC376A"/>
    <w:rsid w:val="00AC47C5"/>
    <w:rsid w:val="00AC4C22"/>
    <w:rsid w:val="00AC4CCE"/>
    <w:rsid w:val="00AC506F"/>
    <w:rsid w:val="00AC5257"/>
    <w:rsid w:val="00AC5295"/>
    <w:rsid w:val="00AC595D"/>
    <w:rsid w:val="00AC5B36"/>
    <w:rsid w:val="00AC5DF0"/>
    <w:rsid w:val="00AC6050"/>
    <w:rsid w:val="00AC6706"/>
    <w:rsid w:val="00AC69E5"/>
    <w:rsid w:val="00AC7BA0"/>
    <w:rsid w:val="00AD0A97"/>
    <w:rsid w:val="00AD16F7"/>
    <w:rsid w:val="00AD19DA"/>
    <w:rsid w:val="00AD337B"/>
    <w:rsid w:val="00AD37EA"/>
    <w:rsid w:val="00AD3A44"/>
    <w:rsid w:val="00AD3F73"/>
    <w:rsid w:val="00AD40DC"/>
    <w:rsid w:val="00AD4627"/>
    <w:rsid w:val="00AD4A07"/>
    <w:rsid w:val="00AD5E6D"/>
    <w:rsid w:val="00AD64F0"/>
    <w:rsid w:val="00AD65E2"/>
    <w:rsid w:val="00AD6813"/>
    <w:rsid w:val="00AD719F"/>
    <w:rsid w:val="00AD741F"/>
    <w:rsid w:val="00AD74C6"/>
    <w:rsid w:val="00AD77C8"/>
    <w:rsid w:val="00AD7C84"/>
    <w:rsid w:val="00AD7E6F"/>
    <w:rsid w:val="00AD7F81"/>
    <w:rsid w:val="00AE0A0C"/>
    <w:rsid w:val="00AE0A24"/>
    <w:rsid w:val="00AE0AF5"/>
    <w:rsid w:val="00AE0BC2"/>
    <w:rsid w:val="00AE0BF4"/>
    <w:rsid w:val="00AE20CF"/>
    <w:rsid w:val="00AE2284"/>
    <w:rsid w:val="00AE231C"/>
    <w:rsid w:val="00AE26CF"/>
    <w:rsid w:val="00AE27E0"/>
    <w:rsid w:val="00AE35E9"/>
    <w:rsid w:val="00AE3B0B"/>
    <w:rsid w:val="00AE4903"/>
    <w:rsid w:val="00AE5168"/>
    <w:rsid w:val="00AE65ED"/>
    <w:rsid w:val="00AE7279"/>
    <w:rsid w:val="00AE7C51"/>
    <w:rsid w:val="00AE7DB8"/>
    <w:rsid w:val="00AF08CB"/>
    <w:rsid w:val="00AF1047"/>
    <w:rsid w:val="00AF1B28"/>
    <w:rsid w:val="00AF2349"/>
    <w:rsid w:val="00AF2FC9"/>
    <w:rsid w:val="00AF2FD9"/>
    <w:rsid w:val="00AF38CA"/>
    <w:rsid w:val="00AF5967"/>
    <w:rsid w:val="00AF5BC4"/>
    <w:rsid w:val="00AF5EE4"/>
    <w:rsid w:val="00AF6351"/>
    <w:rsid w:val="00AF69D6"/>
    <w:rsid w:val="00AF6B90"/>
    <w:rsid w:val="00AF6E3D"/>
    <w:rsid w:val="00AF7ACA"/>
    <w:rsid w:val="00AF7CAA"/>
    <w:rsid w:val="00B00430"/>
    <w:rsid w:val="00B00E4A"/>
    <w:rsid w:val="00B01379"/>
    <w:rsid w:val="00B018C5"/>
    <w:rsid w:val="00B01F76"/>
    <w:rsid w:val="00B035C2"/>
    <w:rsid w:val="00B0457A"/>
    <w:rsid w:val="00B048C8"/>
    <w:rsid w:val="00B04993"/>
    <w:rsid w:val="00B056D4"/>
    <w:rsid w:val="00B057F4"/>
    <w:rsid w:val="00B05AFB"/>
    <w:rsid w:val="00B06163"/>
    <w:rsid w:val="00B07B82"/>
    <w:rsid w:val="00B10435"/>
    <w:rsid w:val="00B10BBD"/>
    <w:rsid w:val="00B11DE1"/>
    <w:rsid w:val="00B11E12"/>
    <w:rsid w:val="00B12DD0"/>
    <w:rsid w:val="00B1319A"/>
    <w:rsid w:val="00B13495"/>
    <w:rsid w:val="00B13F4A"/>
    <w:rsid w:val="00B14296"/>
    <w:rsid w:val="00B1450E"/>
    <w:rsid w:val="00B15477"/>
    <w:rsid w:val="00B156A9"/>
    <w:rsid w:val="00B15D2F"/>
    <w:rsid w:val="00B15D9C"/>
    <w:rsid w:val="00B162BD"/>
    <w:rsid w:val="00B170E0"/>
    <w:rsid w:val="00B17281"/>
    <w:rsid w:val="00B173F5"/>
    <w:rsid w:val="00B179A3"/>
    <w:rsid w:val="00B17BB6"/>
    <w:rsid w:val="00B17C2F"/>
    <w:rsid w:val="00B17EBB"/>
    <w:rsid w:val="00B204C7"/>
    <w:rsid w:val="00B20D0F"/>
    <w:rsid w:val="00B214EE"/>
    <w:rsid w:val="00B2159E"/>
    <w:rsid w:val="00B22466"/>
    <w:rsid w:val="00B225EB"/>
    <w:rsid w:val="00B22879"/>
    <w:rsid w:val="00B22A7D"/>
    <w:rsid w:val="00B23E86"/>
    <w:rsid w:val="00B243AD"/>
    <w:rsid w:val="00B24794"/>
    <w:rsid w:val="00B24AC8"/>
    <w:rsid w:val="00B24B5D"/>
    <w:rsid w:val="00B24CD5"/>
    <w:rsid w:val="00B25110"/>
    <w:rsid w:val="00B25125"/>
    <w:rsid w:val="00B25A3B"/>
    <w:rsid w:val="00B25C60"/>
    <w:rsid w:val="00B268DA"/>
    <w:rsid w:val="00B26AB4"/>
    <w:rsid w:val="00B2708A"/>
    <w:rsid w:val="00B27ADC"/>
    <w:rsid w:val="00B3069C"/>
    <w:rsid w:val="00B314BF"/>
    <w:rsid w:val="00B31A88"/>
    <w:rsid w:val="00B31C77"/>
    <w:rsid w:val="00B33CD1"/>
    <w:rsid w:val="00B33D02"/>
    <w:rsid w:val="00B34F57"/>
    <w:rsid w:val="00B351D0"/>
    <w:rsid w:val="00B35C91"/>
    <w:rsid w:val="00B35D2F"/>
    <w:rsid w:val="00B36A6F"/>
    <w:rsid w:val="00B36E4A"/>
    <w:rsid w:val="00B3702A"/>
    <w:rsid w:val="00B375CE"/>
    <w:rsid w:val="00B37624"/>
    <w:rsid w:val="00B401AC"/>
    <w:rsid w:val="00B401D5"/>
    <w:rsid w:val="00B40968"/>
    <w:rsid w:val="00B40A61"/>
    <w:rsid w:val="00B40C3D"/>
    <w:rsid w:val="00B40D3A"/>
    <w:rsid w:val="00B41731"/>
    <w:rsid w:val="00B42A1C"/>
    <w:rsid w:val="00B430AC"/>
    <w:rsid w:val="00B44670"/>
    <w:rsid w:val="00B45F01"/>
    <w:rsid w:val="00B45FB7"/>
    <w:rsid w:val="00B46593"/>
    <w:rsid w:val="00B474F6"/>
    <w:rsid w:val="00B478D6"/>
    <w:rsid w:val="00B47F88"/>
    <w:rsid w:val="00B50D88"/>
    <w:rsid w:val="00B50F72"/>
    <w:rsid w:val="00B516B0"/>
    <w:rsid w:val="00B51823"/>
    <w:rsid w:val="00B526BD"/>
    <w:rsid w:val="00B52CBF"/>
    <w:rsid w:val="00B52DFF"/>
    <w:rsid w:val="00B5303A"/>
    <w:rsid w:val="00B53577"/>
    <w:rsid w:val="00B53F17"/>
    <w:rsid w:val="00B53F60"/>
    <w:rsid w:val="00B549CF"/>
    <w:rsid w:val="00B549D2"/>
    <w:rsid w:val="00B54AE8"/>
    <w:rsid w:val="00B5523E"/>
    <w:rsid w:val="00B55665"/>
    <w:rsid w:val="00B5591C"/>
    <w:rsid w:val="00B55EF6"/>
    <w:rsid w:val="00B566F2"/>
    <w:rsid w:val="00B56844"/>
    <w:rsid w:val="00B56DEB"/>
    <w:rsid w:val="00B57190"/>
    <w:rsid w:val="00B572D6"/>
    <w:rsid w:val="00B57404"/>
    <w:rsid w:val="00B57800"/>
    <w:rsid w:val="00B6061D"/>
    <w:rsid w:val="00B61F22"/>
    <w:rsid w:val="00B6262E"/>
    <w:rsid w:val="00B6290B"/>
    <w:rsid w:val="00B631DB"/>
    <w:rsid w:val="00B6337D"/>
    <w:rsid w:val="00B63742"/>
    <w:rsid w:val="00B63B16"/>
    <w:rsid w:val="00B63E82"/>
    <w:rsid w:val="00B648D2"/>
    <w:rsid w:val="00B64CC6"/>
    <w:rsid w:val="00B655B1"/>
    <w:rsid w:val="00B70A69"/>
    <w:rsid w:val="00B70DFA"/>
    <w:rsid w:val="00B70F30"/>
    <w:rsid w:val="00B7138F"/>
    <w:rsid w:val="00B725EC"/>
    <w:rsid w:val="00B72635"/>
    <w:rsid w:val="00B7328B"/>
    <w:rsid w:val="00B73991"/>
    <w:rsid w:val="00B73A16"/>
    <w:rsid w:val="00B73D1D"/>
    <w:rsid w:val="00B74375"/>
    <w:rsid w:val="00B745C3"/>
    <w:rsid w:val="00B74677"/>
    <w:rsid w:val="00B74C40"/>
    <w:rsid w:val="00B75377"/>
    <w:rsid w:val="00B75397"/>
    <w:rsid w:val="00B75856"/>
    <w:rsid w:val="00B77493"/>
    <w:rsid w:val="00B810CA"/>
    <w:rsid w:val="00B8236F"/>
    <w:rsid w:val="00B825AE"/>
    <w:rsid w:val="00B8282D"/>
    <w:rsid w:val="00B82A4D"/>
    <w:rsid w:val="00B83026"/>
    <w:rsid w:val="00B83DE4"/>
    <w:rsid w:val="00B84788"/>
    <w:rsid w:val="00B84858"/>
    <w:rsid w:val="00B84B6C"/>
    <w:rsid w:val="00B84D38"/>
    <w:rsid w:val="00B84F94"/>
    <w:rsid w:val="00B872C0"/>
    <w:rsid w:val="00B875F5"/>
    <w:rsid w:val="00B9087E"/>
    <w:rsid w:val="00B91387"/>
    <w:rsid w:val="00B92091"/>
    <w:rsid w:val="00B9297C"/>
    <w:rsid w:val="00B929E4"/>
    <w:rsid w:val="00B92BBC"/>
    <w:rsid w:val="00B931C7"/>
    <w:rsid w:val="00B93CCE"/>
    <w:rsid w:val="00B93FC5"/>
    <w:rsid w:val="00B95856"/>
    <w:rsid w:val="00B96063"/>
    <w:rsid w:val="00B9640B"/>
    <w:rsid w:val="00B965E0"/>
    <w:rsid w:val="00B9760D"/>
    <w:rsid w:val="00B97E10"/>
    <w:rsid w:val="00BA0232"/>
    <w:rsid w:val="00BA0324"/>
    <w:rsid w:val="00BA0986"/>
    <w:rsid w:val="00BA15EC"/>
    <w:rsid w:val="00BA18B3"/>
    <w:rsid w:val="00BA24E9"/>
    <w:rsid w:val="00BA31C1"/>
    <w:rsid w:val="00BA34FA"/>
    <w:rsid w:val="00BA3A85"/>
    <w:rsid w:val="00BA40F2"/>
    <w:rsid w:val="00BA4D1E"/>
    <w:rsid w:val="00BA658A"/>
    <w:rsid w:val="00BA69AD"/>
    <w:rsid w:val="00BA6A8A"/>
    <w:rsid w:val="00BA6FFC"/>
    <w:rsid w:val="00BA73FE"/>
    <w:rsid w:val="00BB0347"/>
    <w:rsid w:val="00BB0D42"/>
    <w:rsid w:val="00BB1688"/>
    <w:rsid w:val="00BB1C2F"/>
    <w:rsid w:val="00BB368D"/>
    <w:rsid w:val="00BB3EA1"/>
    <w:rsid w:val="00BB4269"/>
    <w:rsid w:val="00BB483B"/>
    <w:rsid w:val="00BB49CA"/>
    <w:rsid w:val="00BB557A"/>
    <w:rsid w:val="00BB57CB"/>
    <w:rsid w:val="00BB5CC6"/>
    <w:rsid w:val="00BB6BB4"/>
    <w:rsid w:val="00BB6F85"/>
    <w:rsid w:val="00BB7AA2"/>
    <w:rsid w:val="00BB7F53"/>
    <w:rsid w:val="00BC0111"/>
    <w:rsid w:val="00BC0123"/>
    <w:rsid w:val="00BC04A0"/>
    <w:rsid w:val="00BC0715"/>
    <w:rsid w:val="00BC09A8"/>
    <w:rsid w:val="00BC1042"/>
    <w:rsid w:val="00BC12E9"/>
    <w:rsid w:val="00BC136B"/>
    <w:rsid w:val="00BC1C2F"/>
    <w:rsid w:val="00BC24BF"/>
    <w:rsid w:val="00BC263C"/>
    <w:rsid w:val="00BC3D0D"/>
    <w:rsid w:val="00BC411B"/>
    <w:rsid w:val="00BC4BE5"/>
    <w:rsid w:val="00BC70CB"/>
    <w:rsid w:val="00BC7A3A"/>
    <w:rsid w:val="00BD0011"/>
    <w:rsid w:val="00BD0521"/>
    <w:rsid w:val="00BD07D1"/>
    <w:rsid w:val="00BD112F"/>
    <w:rsid w:val="00BD148B"/>
    <w:rsid w:val="00BD3307"/>
    <w:rsid w:val="00BD3852"/>
    <w:rsid w:val="00BD3BB4"/>
    <w:rsid w:val="00BD4348"/>
    <w:rsid w:val="00BD4472"/>
    <w:rsid w:val="00BD468A"/>
    <w:rsid w:val="00BD491B"/>
    <w:rsid w:val="00BD4BAF"/>
    <w:rsid w:val="00BD53C8"/>
    <w:rsid w:val="00BD5C3F"/>
    <w:rsid w:val="00BD5E5F"/>
    <w:rsid w:val="00BD6091"/>
    <w:rsid w:val="00BD7118"/>
    <w:rsid w:val="00BD719E"/>
    <w:rsid w:val="00BD78CA"/>
    <w:rsid w:val="00BD7B41"/>
    <w:rsid w:val="00BE046E"/>
    <w:rsid w:val="00BE09AF"/>
    <w:rsid w:val="00BE0D71"/>
    <w:rsid w:val="00BE11F8"/>
    <w:rsid w:val="00BE17D4"/>
    <w:rsid w:val="00BE1BC9"/>
    <w:rsid w:val="00BE1CFA"/>
    <w:rsid w:val="00BE256E"/>
    <w:rsid w:val="00BE33DD"/>
    <w:rsid w:val="00BE36BF"/>
    <w:rsid w:val="00BE466A"/>
    <w:rsid w:val="00BE546C"/>
    <w:rsid w:val="00BE5534"/>
    <w:rsid w:val="00BE6469"/>
    <w:rsid w:val="00BE68AD"/>
    <w:rsid w:val="00BE6CDB"/>
    <w:rsid w:val="00BE6F7F"/>
    <w:rsid w:val="00BF08DE"/>
    <w:rsid w:val="00BF0EA9"/>
    <w:rsid w:val="00BF123D"/>
    <w:rsid w:val="00BF1266"/>
    <w:rsid w:val="00BF134A"/>
    <w:rsid w:val="00BF2803"/>
    <w:rsid w:val="00BF284B"/>
    <w:rsid w:val="00BF2EAA"/>
    <w:rsid w:val="00BF3717"/>
    <w:rsid w:val="00BF40EE"/>
    <w:rsid w:val="00BF486B"/>
    <w:rsid w:val="00BF4BC4"/>
    <w:rsid w:val="00BF572F"/>
    <w:rsid w:val="00BF5930"/>
    <w:rsid w:val="00BF643D"/>
    <w:rsid w:val="00BF6896"/>
    <w:rsid w:val="00BF77C9"/>
    <w:rsid w:val="00BF7841"/>
    <w:rsid w:val="00C00838"/>
    <w:rsid w:val="00C03366"/>
    <w:rsid w:val="00C036E3"/>
    <w:rsid w:val="00C04B6E"/>
    <w:rsid w:val="00C051CB"/>
    <w:rsid w:val="00C0631C"/>
    <w:rsid w:val="00C06604"/>
    <w:rsid w:val="00C06B20"/>
    <w:rsid w:val="00C06BCD"/>
    <w:rsid w:val="00C06EB7"/>
    <w:rsid w:val="00C1084B"/>
    <w:rsid w:val="00C11062"/>
    <w:rsid w:val="00C11FFC"/>
    <w:rsid w:val="00C12759"/>
    <w:rsid w:val="00C1434A"/>
    <w:rsid w:val="00C14FEB"/>
    <w:rsid w:val="00C1676F"/>
    <w:rsid w:val="00C1758D"/>
    <w:rsid w:val="00C1760F"/>
    <w:rsid w:val="00C17B2B"/>
    <w:rsid w:val="00C17F97"/>
    <w:rsid w:val="00C2015F"/>
    <w:rsid w:val="00C203DF"/>
    <w:rsid w:val="00C20EB2"/>
    <w:rsid w:val="00C211A0"/>
    <w:rsid w:val="00C21770"/>
    <w:rsid w:val="00C218CC"/>
    <w:rsid w:val="00C222CE"/>
    <w:rsid w:val="00C22D87"/>
    <w:rsid w:val="00C230CE"/>
    <w:rsid w:val="00C237F2"/>
    <w:rsid w:val="00C237F8"/>
    <w:rsid w:val="00C2556A"/>
    <w:rsid w:val="00C25AF6"/>
    <w:rsid w:val="00C25EE6"/>
    <w:rsid w:val="00C26622"/>
    <w:rsid w:val="00C26851"/>
    <w:rsid w:val="00C27CEC"/>
    <w:rsid w:val="00C30AEB"/>
    <w:rsid w:val="00C30D25"/>
    <w:rsid w:val="00C30E88"/>
    <w:rsid w:val="00C31188"/>
    <w:rsid w:val="00C31811"/>
    <w:rsid w:val="00C32515"/>
    <w:rsid w:val="00C32BAF"/>
    <w:rsid w:val="00C332E3"/>
    <w:rsid w:val="00C339F5"/>
    <w:rsid w:val="00C3447B"/>
    <w:rsid w:val="00C345F4"/>
    <w:rsid w:val="00C34ACC"/>
    <w:rsid w:val="00C34B03"/>
    <w:rsid w:val="00C3517B"/>
    <w:rsid w:val="00C35E59"/>
    <w:rsid w:val="00C3674C"/>
    <w:rsid w:val="00C36FA5"/>
    <w:rsid w:val="00C377C6"/>
    <w:rsid w:val="00C37F20"/>
    <w:rsid w:val="00C407B0"/>
    <w:rsid w:val="00C408EC"/>
    <w:rsid w:val="00C40CB4"/>
    <w:rsid w:val="00C410E3"/>
    <w:rsid w:val="00C411CE"/>
    <w:rsid w:val="00C42D6E"/>
    <w:rsid w:val="00C43220"/>
    <w:rsid w:val="00C44B78"/>
    <w:rsid w:val="00C45F08"/>
    <w:rsid w:val="00C46182"/>
    <w:rsid w:val="00C46445"/>
    <w:rsid w:val="00C4656F"/>
    <w:rsid w:val="00C46573"/>
    <w:rsid w:val="00C465E9"/>
    <w:rsid w:val="00C46BC6"/>
    <w:rsid w:val="00C46DB1"/>
    <w:rsid w:val="00C46DFC"/>
    <w:rsid w:val="00C50531"/>
    <w:rsid w:val="00C50DF0"/>
    <w:rsid w:val="00C510B7"/>
    <w:rsid w:val="00C51283"/>
    <w:rsid w:val="00C52F1B"/>
    <w:rsid w:val="00C53182"/>
    <w:rsid w:val="00C55513"/>
    <w:rsid w:val="00C55821"/>
    <w:rsid w:val="00C55EA9"/>
    <w:rsid w:val="00C576ED"/>
    <w:rsid w:val="00C6089C"/>
    <w:rsid w:val="00C60CDF"/>
    <w:rsid w:val="00C60DF3"/>
    <w:rsid w:val="00C61204"/>
    <w:rsid w:val="00C6161E"/>
    <w:rsid w:val="00C61708"/>
    <w:rsid w:val="00C61D14"/>
    <w:rsid w:val="00C62469"/>
    <w:rsid w:val="00C63AF2"/>
    <w:rsid w:val="00C63F81"/>
    <w:rsid w:val="00C64025"/>
    <w:rsid w:val="00C643D5"/>
    <w:rsid w:val="00C645C3"/>
    <w:rsid w:val="00C650E7"/>
    <w:rsid w:val="00C6530E"/>
    <w:rsid w:val="00C67957"/>
    <w:rsid w:val="00C67BC8"/>
    <w:rsid w:val="00C70103"/>
    <w:rsid w:val="00C70EC4"/>
    <w:rsid w:val="00C711E9"/>
    <w:rsid w:val="00C71285"/>
    <w:rsid w:val="00C72BBF"/>
    <w:rsid w:val="00C72E04"/>
    <w:rsid w:val="00C73EBB"/>
    <w:rsid w:val="00C7444A"/>
    <w:rsid w:val="00C749EA"/>
    <w:rsid w:val="00C75142"/>
    <w:rsid w:val="00C75685"/>
    <w:rsid w:val="00C75986"/>
    <w:rsid w:val="00C767C3"/>
    <w:rsid w:val="00C76CD5"/>
    <w:rsid w:val="00C77223"/>
    <w:rsid w:val="00C77BF9"/>
    <w:rsid w:val="00C8034D"/>
    <w:rsid w:val="00C8034F"/>
    <w:rsid w:val="00C80632"/>
    <w:rsid w:val="00C811EF"/>
    <w:rsid w:val="00C81D4A"/>
    <w:rsid w:val="00C82A4E"/>
    <w:rsid w:val="00C82C15"/>
    <w:rsid w:val="00C83E14"/>
    <w:rsid w:val="00C8459C"/>
    <w:rsid w:val="00C85378"/>
    <w:rsid w:val="00C8653B"/>
    <w:rsid w:val="00C865F2"/>
    <w:rsid w:val="00C87157"/>
    <w:rsid w:val="00C8731E"/>
    <w:rsid w:val="00C8734A"/>
    <w:rsid w:val="00C87D05"/>
    <w:rsid w:val="00C9055F"/>
    <w:rsid w:val="00C90D8B"/>
    <w:rsid w:val="00C9169E"/>
    <w:rsid w:val="00C916B1"/>
    <w:rsid w:val="00C93172"/>
    <w:rsid w:val="00C934C1"/>
    <w:rsid w:val="00C936BD"/>
    <w:rsid w:val="00C943B4"/>
    <w:rsid w:val="00C94B10"/>
    <w:rsid w:val="00C9548A"/>
    <w:rsid w:val="00C95ADD"/>
    <w:rsid w:val="00C95BF4"/>
    <w:rsid w:val="00C96277"/>
    <w:rsid w:val="00C96A0F"/>
    <w:rsid w:val="00C978CC"/>
    <w:rsid w:val="00CA07D0"/>
    <w:rsid w:val="00CA14A0"/>
    <w:rsid w:val="00CA273F"/>
    <w:rsid w:val="00CA2B59"/>
    <w:rsid w:val="00CA2CE1"/>
    <w:rsid w:val="00CA2DCA"/>
    <w:rsid w:val="00CA3509"/>
    <w:rsid w:val="00CA38E4"/>
    <w:rsid w:val="00CA3C57"/>
    <w:rsid w:val="00CA3DA0"/>
    <w:rsid w:val="00CA4089"/>
    <w:rsid w:val="00CA4235"/>
    <w:rsid w:val="00CA4E13"/>
    <w:rsid w:val="00CA4FEB"/>
    <w:rsid w:val="00CA6A5C"/>
    <w:rsid w:val="00CA77DC"/>
    <w:rsid w:val="00CA79B1"/>
    <w:rsid w:val="00CA7D32"/>
    <w:rsid w:val="00CB01FE"/>
    <w:rsid w:val="00CB07CF"/>
    <w:rsid w:val="00CB086D"/>
    <w:rsid w:val="00CB1411"/>
    <w:rsid w:val="00CB1DB0"/>
    <w:rsid w:val="00CB1EC0"/>
    <w:rsid w:val="00CB28F3"/>
    <w:rsid w:val="00CB4364"/>
    <w:rsid w:val="00CB4446"/>
    <w:rsid w:val="00CB4630"/>
    <w:rsid w:val="00CB463A"/>
    <w:rsid w:val="00CB4D11"/>
    <w:rsid w:val="00CB5486"/>
    <w:rsid w:val="00CB5F88"/>
    <w:rsid w:val="00CB6832"/>
    <w:rsid w:val="00CB6984"/>
    <w:rsid w:val="00CB6CEB"/>
    <w:rsid w:val="00CB7F01"/>
    <w:rsid w:val="00CC0550"/>
    <w:rsid w:val="00CC0605"/>
    <w:rsid w:val="00CC0789"/>
    <w:rsid w:val="00CC08EE"/>
    <w:rsid w:val="00CC12E7"/>
    <w:rsid w:val="00CC22D2"/>
    <w:rsid w:val="00CC22F1"/>
    <w:rsid w:val="00CC2A07"/>
    <w:rsid w:val="00CC307F"/>
    <w:rsid w:val="00CC35C5"/>
    <w:rsid w:val="00CC3819"/>
    <w:rsid w:val="00CC4C4B"/>
    <w:rsid w:val="00CC4FD8"/>
    <w:rsid w:val="00CC503D"/>
    <w:rsid w:val="00CC63A2"/>
    <w:rsid w:val="00CC6C9C"/>
    <w:rsid w:val="00CC7230"/>
    <w:rsid w:val="00CC7C5D"/>
    <w:rsid w:val="00CC7FF2"/>
    <w:rsid w:val="00CD0B59"/>
    <w:rsid w:val="00CD14E1"/>
    <w:rsid w:val="00CD1837"/>
    <w:rsid w:val="00CD19F4"/>
    <w:rsid w:val="00CD1A10"/>
    <w:rsid w:val="00CD1B08"/>
    <w:rsid w:val="00CD2A65"/>
    <w:rsid w:val="00CD2B46"/>
    <w:rsid w:val="00CD2C68"/>
    <w:rsid w:val="00CD2DFD"/>
    <w:rsid w:val="00CD3B80"/>
    <w:rsid w:val="00CD59DE"/>
    <w:rsid w:val="00CD5A4F"/>
    <w:rsid w:val="00CD5C37"/>
    <w:rsid w:val="00CD7218"/>
    <w:rsid w:val="00CE111C"/>
    <w:rsid w:val="00CE12B9"/>
    <w:rsid w:val="00CE1A21"/>
    <w:rsid w:val="00CE1CCF"/>
    <w:rsid w:val="00CE1D42"/>
    <w:rsid w:val="00CE22E4"/>
    <w:rsid w:val="00CE2620"/>
    <w:rsid w:val="00CE360F"/>
    <w:rsid w:val="00CE4C8A"/>
    <w:rsid w:val="00CE5751"/>
    <w:rsid w:val="00CE5C2D"/>
    <w:rsid w:val="00CE5E11"/>
    <w:rsid w:val="00CE77FD"/>
    <w:rsid w:val="00CF00F3"/>
    <w:rsid w:val="00CF0CEE"/>
    <w:rsid w:val="00CF12BF"/>
    <w:rsid w:val="00CF1CA8"/>
    <w:rsid w:val="00CF2E83"/>
    <w:rsid w:val="00CF3062"/>
    <w:rsid w:val="00CF3520"/>
    <w:rsid w:val="00CF523E"/>
    <w:rsid w:val="00CF5FBE"/>
    <w:rsid w:val="00CF6B28"/>
    <w:rsid w:val="00CF6B90"/>
    <w:rsid w:val="00CF6F9E"/>
    <w:rsid w:val="00CF77FB"/>
    <w:rsid w:val="00D006FB"/>
    <w:rsid w:val="00D00825"/>
    <w:rsid w:val="00D00E7D"/>
    <w:rsid w:val="00D00FC3"/>
    <w:rsid w:val="00D01AAE"/>
    <w:rsid w:val="00D029BF"/>
    <w:rsid w:val="00D03B08"/>
    <w:rsid w:val="00D03EF6"/>
    <w:rsid w:val="00D03F80"/>
    <w:rsid w:val="00D04B99"/>
    <w:rsid w:val="00D055C3"/>
    <w:rsid w:val="00D05A37"/>
    <w:rsid w:val="00D06C79"/>
    <w:rsid w:val="00D06E90"/>
    <w:rsid w:val="00D07314"/>
    <w:rsid w:val="00D07DC6"/>
    <w:rsid w:val="00D07F90"/>
    <w:rsid w:val="00D1060D"/>
    <w:rsid w:val="00D10B63"/>
    <w:rsid w:val="00D111B7"/>
    <w:rsid w:val="00D113F9"/>
    <w:rsid w:val="00D1151A"/>
    <w:rsid w:val="00D11AA5"/>
    <w:rsid w:val="00D11FE2"/>
    <w:rsid w:val="00D121ED"/>
    <w:rsid w:val="00D126EC"/>
    <w:rsid w:val="00D12C51"/>
    <w:rsid w:val="00D13444"/>
    <w:rsid w:val="00D1376B"/>
    <w:rsid w:val="00D154B4"/>
    <w:rsid w:val="00D16F3E"/>
    <w:rsid w:val="00D208B6"/>
    <w:rsid w:val="00D209EB"/>
    <w:rsid w:val="00D20D22"/>
    <w:rsid w:val="00D216DF"/>
    <w:rsid w:val="00D216F0"/>
    <w:rsid w:val="00D21B21"/>
    <w:rsid w:val="00D21B88"/>
    <w:rsid w:val="00D223D7"/>
    <w:rsid w:val="00D22A0C"/>
    <w:rsid w:val="00D23075"/>
    <w:rsid w:val="00D2317C"/>
    <w:rsid w:val="00D235AF"/>
    <w:rsid w:val="00D235B5"/>
    <w:rsid w:val="00D244D8"/>
    <w:rsid w:val="00D24F21"/>
    <w:rsid w:val="00D2570F"/>
    <w:rsid w:val="00D25EFD"/>
    <w:rsid w:val="00D267A1"/>
    <w:rsid w:val="00D26B7C"/>
    <w:rsid w:val="00D26CF6"/>
    <w:rsid w:val="00D26FA7"/>
    <w:rsid w:val="00D27538"/>
    <w:rsid w:val="00D30471"/>
    <w:rsid w:val="00D30EEB"/>
    <w:rsid w:val="00D32E15"/>
    <w:rsid w:val="00D33C7F"/>
    <w:rsid w:val="00D33EEC"/>
    <w:rsid w:val="00D34311"/>
    <w:rsid w:val="00D345D2"/>
    <w:rsid w:val="00D3488A"/>
    <w:rsid w:val="00D34D3C"/>
    <w:rsid w:val="00D355B4"/>
    <w:rsid w:val="00D357E4"/>
    <w:rsid w:val="00D35FF1"/>
    <w:rsid w:val="00D360C8"/>
    <w:rsid w:val="00D3641C"/>
    <w:rsid w:val="00D36D27"/>
    <w:rsid w:val="00D3703C"/>
    <w:rsid w:val="00D37B6B"/>
    <w:rsid w:val="00D37D76"/>
    <w:rsid w:val="00D4080B"/>
    <w:rsid w:val="00D41B7F"/>
    <w:rsid w:val="00D42237"/>
    <w:rsid w:val="00D426AB"/>
    <w:rsid w:val="00D42956"/>
    <w:rsid w:val="00D42D30"/>
    <w:rsid w:val="00D4416B"/>
    <w:rsid w:val="00D45B11"/>
    <w:rsid w:val="00D45D9A"/>
    <w:rsid w:val="00D462DE"/>
    <w:rsid w:val="00D464CC"/>
    <w:rsid w:val="00D46C66"/>
    <w:rsid w:val="00D46EF0"/>
    <w:rsid w:val="00D47AF8"/>
    <w:rsid w:val="00D50408"/>
    <w:rsid w:val="00D5079C"/>
    <w:rsid w:val="00D50B0E"/>
    <w:rsid w:val="00D51628"/>
    <w:rsid w:val="00D52441"/>
    <w:rsid w:val="00D52948"/>
    <w:rsid w:val="00D539EC"/>
    <w:rsid w:val="00D53FFD"/>
    <w:rsid w:val="00D54799"/>
    <w:rsid w:val="00D5492B"/>
    <w:rsid w:val="00D54E53"/>
    <w:rsid w:val="00D55237"/>
    <w:rsid w:val="00D56C36"/>
    <w:rsid w:val="00D56D88"/>
    <w:rsid w:val="00D574A7"/>
    <w:rsid w:val="00D57D05"/>
    <w:rsid w:val="00D603E3"/>
    <w:rsid w:val="00D61185"/>
    <w:rsid w:val="00D612ED"/>
    <w:rsid w:val="00D61553"/>
    <w:rsid w:val="00D61833"/>
    <w:rsid w:val="00D6219E"/>
    <w:rsid w:val="00D62447"/>
    <w:rsid w:val="00D62468"/>
    <w:rsid w:val="00D63934"/>
    <w:rsid w:val="00D65330"/>
    <w:rsid w:val="00D661F0"/>
    <w:rsid w:val="00D67675"/>
    <w:rsid w:val="00D67AE8"/>
    <w:rsid w:val="00D67C5C"/>
    <w:rsid w:val="00D67C8E"/>
    <w:rsid w:val="00D70D4D"/>
    <w:rsid w:val="00D713DB"/>
    <w:rsid w:val="00D71CD9"/>
    <w:rsid w:val="00D71D6A"/>
    <w:rsid w:val="00D71FD1"/>
    <w:rsid w:val="00D72796"/>
    <w:rsid w:val="00D739D7"/>
    <w:rsid w:val="00D74278"/>
    <w:rsid w:val="00D74721"/>
    <w:rsid w:val="00D7472A"/>
    <w:rsid w:val="00D74CEB"/>
    <w:rsid w:val="00D74E74"/>
    <w:rsid w:val="00D74EF2"/>
    <w:rsid w:val="00D74FCB"/>
    <w:rsid w:val="00D754D7"/>
    <w:rsid w:val="00D76013"/>
    <w:rsid w:val="00D76A71"/>
    <w:rsid w:val="00D76BBF"/>
    <w:rsid w:val="00D772A4"/>
    <w:rsid w:val="00D77317"/>
    <w:rsid w:val="00D80DA6"/>
    <w:rsid w:val="00D811D5"/>
    <w:rsid w:val="00D81641"/>
    <w:rsid w:val="00D8225F"/>
    <w:rsid w:val="00D8267A"/>
    <w:rsid w:val="00D82BBC"/>
    <w:rsid w:val="00D8312F"/>
    <w:rsid w:val="00D8364E"/>
    <w:rsid w:val="00D85536"/>
    <w:rsid w:val="00D85E53"/>
    <w:rsid w:val="00D866EC"/>
    <w:rsid w:val="00D86A5A"/>
    <w:rsid w:val="00D87BC9"/>
    <w:rsid w:val="00D87BF0"/>
    <w:rsid w:val="00D903E3"/>
    <w:rsid w:val="00D9051A"/>
    <w:rsid w:val="00D905BC"/>
    <w:rsid w:val="00D908BE"/>
    <w:rsid w:val="00D914BC"/>
    <w:rsid w:val="00D917ED"/>
    <w:rsid w:val="00D91AD5"/>
    <w:rsid w:val="00D92A49"/>
    <w:rsid w:val="00D93681"/>
    <w:rsid w:val="00D938D4"/>
    <w:rsid w:val="00D93931"/>
    <w:rsid w:val="00D939F5"/>
    <w:rsid w:val="00D93A46"/>
    <w:rsid w:val="00D94301"/>
    <w:rsid w:val="00D94A7A"/>
    <w:rsid w:val="00D94CDB"/>
    <w:rsid w:val="00D958FD"/>
    <w:rsid w:val="00D95972"/>
    <w:rsid w:val="00D95B75"/>
    <w:rsid w:val="00D962B4"/>
    <w:rsid w:val="00D9656D"/>
    <w:rsid w:val="00DA2733"/>
    <w:rsid w:val="00DA2B4F"/>
    <w:rsid w:val="00DA3434"/>
    <w:rsid w:val="00DA406E"/>
    <w:rsid w:val="00DA4609"/>
    <w:rsid w:val="00DA46ED"/>
    <w:rsid w:val="00DA4905"/>
    <w:rsid w:val="00DA497F"/>
    <w:rsid w:val="00DA5C12"/>
    <w:rsid w:val="00DA5CB4"/>
    <w:rsid w:val="00DA6791"/>
    <w:rsid w:val="00DA6AEF"/>
    <w:rsid w:val="00DA7DDB"/>
    <w:rsid w:val="00DB033F"/>
    <w:rsid w:val="00DB091F"/>
    <w:rsid w:val="00DB0C95"/>
    <w:rsid w:val="00DB0E1E"/>
    <w:rsid w:val="00DB132B"/>
    <w:rsid w:val="00DB1462"/>
    <w:rsid w:val="00DB23A8"/>
    <w:rsid w:val="00DB2A33"/>
    <w:rsid w:val="00DB2C6A"/>
    <w:rsid w:val="00DB2CEE"/>
    <w:rsid w:val="00DB3004"/>
    <w:rsid w:val="00DB30C9"/>
    <w:rsid w:val="00DB3309"/>
    <w:rsid w:val="00DB3CCE"/>
    <w:rsid w:val="00DB496D"/>
    <w:rsid w:val="00DB4FDB"/>
    <w:rsid w:val="00DB60CF"/>
    <w:rsid w:val="00DB6D01"/>
    <w:rsid w:val="00DB6F3E"/>
    <w:rsid w:val="00DB7497"/>
    <w:rsid w:val="00DB79CC"/>
    <w:rsid w:val="00DC0B71"/>
    <w:rsid w:val="00DC10F5"/>
    <w:rsid w:val="00DC1464"/>
    <w:rsid w:val="00DC1685"/>
    <w:rsid w:val="00DC1702"/>
    <w:rsid w:val="00DC199F"/>
    <w:rsid w:val="00DC2468"/>
    <w:rsid w:val="00DC2912"/>
    <w:rsid w:val="00DC2C39"/>
    <w:rsid w:val="00DC2DA7"/>
    <w:rsid w:val="00DC3392"/>
    <w:rsid w:val="00DC3948"/>
    <w:rsid w:val="00DC3DC3"/>
    <w:rsid w:val="00DC3EA6"/>
    <w:rsid w:val="00DC4863"/>
    <w:rsid w:val="00DC4E36"/>
    <w:rsid w:val="00DC52B0"/>
    <w:rsid w:val="00DC59E4"/>
    <w:rsid w:val="00DC5C41"/>
    <w:rsid w:val="00DC605C"/>
    <w:rsid w:val="00DC68D0"/>
    <w:rsid w:val="00DC6F31"/>
    <w:rsid w:val="00DC72C3"/>
    <w:rsid w:val="00DC7B87"/>
    <w:rsid w:val="00DD05C7"/>
    <w:rsid w:val="00DD069B"/>
    <w:rsid w:val="00DD0F8D"/>
    <w:rsid w:val="00DD1B76"/>
    <w:rsid w:val="00DD1F6C"/>
    <w:rsid w:val="00DD23D2"/>
    <w:rsid w:val="00DD294E"/>
    <w:rsid w:val="00DD2B8E"/>
    <w:rsid w:val="00DD2EF4"/>
    <w:rsid w:val="00DD328C"/>
    <w:rsid w:val="00DD3FBD"/>
    <w:rsid w:val="00DD40B4"/>
    <w:rsid w:val="00DD42CB"/>
    <w:rsid w:val="00DD4E17"/>
    <w:rsid w:val="00DD5286"/>
    <w:rsid w:val="00DD651C"/>
    <w:rsid w:val="00DD65A2"/>
    <w:rsid w:val="00DD72D6"/>
    <w:rsid w:val="00DD75B6"/>
    <w:rsid w:val="00DD77C0"/>
    <w:rsid w:val="00DE00B5"/>
    <w:rsid w:val="00DE04ED"/>
    <w:rsid w:val="00DE0B0E"/>
    <w:rsid w:val="00DE104D"/>
    <w:rsid w:val="00DE11F2"/>
    <w:rsid w:val="00DE1AC8"/>
    <w:rsid w:val="00DE1AF7"/>
    <w:rsid w:val="00DE1C3B"/>
    <w:rsid w:val="00DE2238"/>
    <w:rsid w:val="00DE2CE9"/>
    <w:rsid w:val="00DE409F"/>
    <w:rsid w:val="00DE46BC"/>
    <w:rsid w:val="00DE4FD6"/>
    <w:rsid w:val="00DE5B27"/>
    <w:rsid w:val="00DE626E"/>
    <w:rsid w:val="00DE62C0"/>
    <w:rsid w:val="00DE6CD3"/>
    <w:rsid w:val="00DE6D00"/>
    <w:rsid w:val="00DE73CB"/>
    <w:rsid w:val="00DE785E"/>
    <w:rsid w:val="00DE7F09"/>
    <w:rsid w:val="00DF0622"/>
    <w:rsid w:val="00DF1757"/>
    <w:rsid w:val="00DF1CEB"/>
    <w:rsid w:val="00DF2439"/>
    <w:rsid w:val="00DF27B4"/>
    <w:rsid w:val="00DF2967"/>
    <w:rsid w:val="00DF43EA"/>
    <w:rsid w:val="00DF498E"/>
    <w:rsid w:val="00DF5660"/>
    <w:rsid w:val="00DF5C91"/>
    <w:rsid w:val="00DF5E5E"/>
    <w:rsid w:val="00DF6037"/>
    <w:rsid w:val="00DF60AA"/>
    <w:rsid w:val="00E010B0"/>
    <w:rsid w:val="00E010F9"/>
    <w:rsid w:val="00E0243D"/>
    <w:rsid w:val="00E02DAA"/>
    <w:rsid w:val="00E02F1C"/>
    <w:rsid w:val="00E041BD"/>
    <w:rsid w:val="00E04687"/>
    <w:rsid w:val="00E04F13"/>
    <w:rsid w:val="00E05093"/>
    <w:rsid w:val="00E0554B"/>
    <w:rsid w:val="00E06DD6"/>
    <w:rsid w:val="00E070FD"/>
    <w:rsid w:val="00E07772"/>
    <w:rsid w:val="00E07876"/>
    <w:rsid w:val="00E07D4A"/>
    <w:rsid w:val="00E07E0C"/>
    <w:rsid w:val="00E114F9"/>
    <w:rsid w:val="00E11A5D"/>
    <w:rsid w:val="00E122B9"/>
    <w:rsid w:val="00E1271E"/>
    <w:rsid w:val="00E12AC2"/>
    <w:rsid w:val="00E12C25"/>
    <w:rsid w:val="00E13342"/>
    <w:rsid w:val="00E1373D"/>
    <w:rsid w:val="00E1377A"/>
    <w:rsid w:val="00E13900"/>
    <w:rsid w:val="00E145B9"/>
    <w:rsid w:val="00E14D5B"/>
    <w:rsid w:val="00E1590D"/>
    <w:rsid w:val="00E15AB5"/>
    <w:rsid w:val="00E15DCA"/>
    <w:rsid w:val="00E16681"/>
    <w:rsid w:val="00E16A3F"/>
    <w:rsid w:val="00E177EF"/>
    <w:rsid w:val="00E200C5"/>
    <w:rsid w:val="00E20B5A"/>
    <w:rsid w:val="00E2136B"/>
    <w:rsid w:val="00E215E7"/>
    <w:rsid w:val="00E21CCD"/>
    <w:rsid w:val="00E21E1B"/>
    <w:rsid w:val="00E2203C"/>
    <w:rsid w:val="00E24248"/>
    <w:rsid w:val="00E247C3"/>
    <w:rsid w:val="00E24E07"/>
    <w:rsid w:val="00E24F09"/>
    <w:rsid w:val="00E2593E"/>
    <w:rsid w:val="00E26652"/>
    <w:rsid w:val="00E26A95"/>
    <w:rsid w:val="00E26F6F"/>
    <w:rsid w:val="00E276B9"/>
    <w:rsid w:val="00E3098C"/>
    <w:rsid w:val="00E31247"/>
    <w:rsid w:val="00E317EF"/>
    <w:rsid w:val="00E31A85"/>
    <w:rsid w:val="00E31AED"/>
    <w:rsid w:val="00E31B77"/>
    <w:rsid w:val="00E31CB6"/>
    <w:rsid w:val="00E327EF"/>
    <w:rsid w:val="00E337F9"/>
    <w:rsid w:val="00E33A3C"/>
    <w:rsid w:val="00E33EA8"/>
    <w:rsid w:val="00E360A6"/>
    <w:rsid w:val="00E364B5"/>
    <w:rsid w:val="00E36C48"/>
    <w:rsid w:val="00E3718C"/>
    <w:rsid w:val="00E373CD"/>
    <w:rsid w:val="00E3782B"/>
    <w:rsid w:val="00E378AE"/>
    <w:rsid w:val="00E41697"/>
    <w:rsid w:val="00E41DA8"/>
    <w:rsid w:val="00E42701"/>
    <w:rsid w:val="00E43671"/>
    <w:rsid w:val="00E43851"/>
    <w:rsid w:val="00E43E73"/>
    <w:rsid w:val="00E43F88"/>
    <w:rsid w:val="00E44A0A"/>
    <w:rsid w:val="00E45191"/>
    <w:rsid w:val="00E459B0"/>
    <w:rsid w:val="00E4634F"/>
    <w:rsid w:val="00E46443"/>
    <w:rsid w:val="00E47B01"/>
    <w:rsid w:val="00E47FF4"/>
    <w:rsid w:val="00E50C53"/>
    <w:rsid w:val="00E51760"/>
    <w:rsid w:val="00E51BE2"/>
    <w:rsid w:val="00E52DEA"/>
    <w:rsid w:val="00E531D7"/>
    <w:rsid w:val="00E53DB9"/>
    <w:rsid w:val="00E54498"/>
    <w:rsid w:val="00E54500"/>
    <w:rsid w:val="00E54870"/>
    <w:rsid w:val="00E55ADA"/>
    <w:rsid w:val="00E566E3"/>
    <w:rsid w:val="00E60D1F"/>
    <w:rsid w:val="00E62A3E"/>
    <w:rsid w:val="00E62A5A"/>
    <w:rsid w:val="00E63698"/>
    <w:rsid w:val="00E6400C"/>
    <w:rsid w:val="00E657BA"/>
    <w:rsid w:val="00E65B2B"/>
    <w:rsid w:val="00E65B5C"/>
    <w:rsid w:val="00E66083"/>
    <w:rsid w:val="00E67221"/>
    <w:rsid w:val="00E6736F"/>
    <w:rsid w:val="00E673CC"/>
    <w:rsid w:val="00E676F2"/>
    <w:rsid w:val="00E70230"/>
    <w:rsid w:val="00E7044F"/>
    <w:rsid w:val="00E707EE"/>
    <w:rsid w:val="00E70EBF"/>
    <w:rsid w:val="00E7105A"/>
    <w:rsid w:val="00E7112F"/>
    <w:rsid w:val="00E7114F"/>
    <w:rsid w:val="00E7231B"/>
    <w:rsid w:val="00E727D6"/>
    <w:rsid w:val="00E72C8A"/>
    <w:rsid w:val="00E72CE3"/>
    <w:rsid w:val="00E72D67"/>
    <w:rsid w:val="00E74835"/>
    <w:rsid w:val="00E749BC"/>
    <w:rsid w:val="00E74FEA"/>
    <w:rsid w:val="00E75069"/>
    <w:rsid w:val="00E750EC"/>
    <w:rsid w:val="00E75217"/>
    <w:rsid w:val="00E752E8"/>
    <w:rsid w:val="00E75357"/>
    <w:rsid w:val="00E7564B"/>
    <w:rsid w:val="00E75960"/>
    <w:rsid w:val="00E765E4"/>
    <w:rsid w:val="00E76C7D"/>
    <w:rsid w:val="00E76D18"/>
    <w:rsid w:val="00E80110"/>
    <w:rsid w:val="00E80196"/>
    <w:rsid w:val="00E804BB"/>
    <w:rsid w:val="00E8101E"/>
    <w:rsid w:val="00E81446"/>
    <w:rsid w:val="00E82AF0"/>
    <w:rsid w:val="00E8329F"/>
    <w:rsid w:val="00E833C4"/>
    <w:rsid w:val="00E83536"/>
    <w:rsid w:val="00E839E9"/>
    <w:rsid w:val="00E83D4A"/>
    <w:rsid w:val="00E83D7A"/>
    <w:rsid w:val="00E842E8"/>
    <w:rsid w:val="00E84406"/>
    <w:rsid w:val="00E84CBF"/>
    <w:rsid w:val="00E85385"/>
    <w:rsid w:val="00E85FC6"/>
    <w:rsid w:val="00E862D7"/>
    <w:rsid w:val="00E863D5"/>
    <w:rsid w:val="00E86773"/>
    <w:rsid w:val="00E86B66"/>
    <w:rsid w:val="00E870BA"/>
    <w:rsid w:val="00E87AEC"/>
    <w:rsid w:val="00E87C43"/>
    <w:rsid w:val="00E90473"/>
    <w:rsid w:val="00E90502"/>
    <w:rsid w:val="00E92729"/>
    <w:rsid w:val="00E92A65"/>
    <w:rsid w:val="00E92A7A"/>
    <w:rsid w:val="00E92BEA"/>
    <w:rsid w:val="00E93015"/>
    <w:rsid w:val="00E9301B"/>
    <w:rsid w:val="00E93858"/>
    <w:rsid w:val="00E93DA4"/>
    <w:rsid w:val="00E93EF2"/>
    <w:rsid w:val="00E93F88"/>
    <w:rsid w:val="00E95B39"/>
    <w:rsid w:val="00E9688E"/>
    <w:rsid w:val="00E968DC"/>
    <w:rsid w:val="00E96AF8"/>
    <w:rsid w:val="00E97A37"/>
    <w:rsid w:val="00EA0068"/>
    <w:rsid w:val="00EA0234"/>
    <w:rsid w:val="00EA03C3"/>
    <w:rsid w:val="00EA0799"/>
    <w:rsid w:val="00EA2395"/>
    <w:rsid w:val="00EA27ED"/>
    <w:rsid w:val="00EA2A56"/>
    <w:rsid w:val="00EA2BD9"/>
    <w:rsid w:val="00EA2E17"/>
    <w:rsid w:val="00EA358C"/>
    <w:rsid w:val="00EA3835"/>
    <w:rsid w:val="00EA44A6"/>
    <w:rsid w:val="00EA65E6"/>
    <w:rsid w:val="00EA73E6"/>
    <w:rsid w:val="00EB16FB"/>
    <w:rsid w:val="00EB1E53"/>
    <w:rsid w:val="00EB2A73"/>
    <w:rsid w:val="00EB3167"/>
    <w:rsid w:val="00EB38E3"/>
    <w:rsid w:val="00EB3EF8"/>
    <w:rsid w:val="00EB3FBE"/>
    <w:rsid w:val="00EB4CB6"/>
    <w:rsid w:val="00EB5B15"/>
    <w:rsid w:val="00EB5BD2"/>
    <w:rsid w:val="00EB6269"/>
    <w:rsid w:val="00EB6316"/>
    <w:rsid w:val="00EB7139"/>
    <w:rsid w:val="00EB73FD"/>
    <w:rsid w:val="00EB7573"/>
    <w:rsid w:val="00EC08A7"/>
    <w:rsid w:val="00EC322B"/>
    <w:rsid w:val="00EC3927"/>
    <w:rsid w:val="00EC3E14"/>
    <w:rsid w:val="00EC408D"/>
    <w:rsid w:val="00EC446A"/>
    <w:rsid w:val="00EC446D"/>
    <w:rsid w:val="00EC50F1"/>
    <w:rsid w:val="00EC516A"/>
    <w:rsid w:val="00EC6359"/>
    <w:rsid w:val="00EC67EB"/>
    <w:rsid w:val="00EC72C9"/>
    <w:rsid w:val="00EC746F"/>
    <w:rsid w:val="00EC79EE"/>
    <w:rsid w:val="00ED04CD"/>
    <w:rsid w:val="00ED0CCB"/>
    <w:rsid w:val="00ED0D2A"/>
    <w:rsid w:val="00ED1DCB"/>
    <w:rsid w:val="00ED25FF"/>
    <w:rsid w:val="00ED2A48"/>
    <w:rsid w:val="00ED3591"/>
    <w:rsid w:val="00ED36CA"/>
    <w:rsid w:val="00ED3AF4"/>
    <w:rsid w:val="00ED41F7"/>
    <w:rsid w:val="00ED485D"/>
    <w:rsid w:val="00ED68EA"/>
    <w:rsid w:val="00ED6E97"/>
    <w:rsid w:val="00ED7D85"/>
    <w:rsid w:val="00ED7DCA"/>
    <w:rsid w:val="00EE0380"/>
    <w:rsid w:val="00EE0CF6"/>
    <w:rsid w:val="00EE0EE0"/>
    <w:rsid w:val="00EE1C95"/>
    <w:rsid w:val="00EE24F2"/>
    <w:rsid w:val="00EE2B9A"/>
    <w:rsid w:val="00EE3457"/>
    <w:rsid w:val="00EE36F8"/>
    <w:rsid w:val="00EE38B0"/>
    <w:rsid w:val="00EE3C90"/>
    <w:rsid w:val="00EE3E92"/>
    <w:rsid w:val="00EE4C3D"/>
    <w:rsid w:val="00EE52E4"/>
    <w:rsid w:val="00EE5496"/>
    <w:rsid w:val="00EE5B89"/>
    <w:rsid w:val="00EE63B5"/>
    <w:rsid w:val="00EE6631"/>
    <w:rsid w:val="00EE6C02"/>
    <w:rsid w:val="00EE6EF2"/>
    <w:rsid w:val="00EE72D3"/>
    <w:rsid w:val="00EE7EBF"/>
    <w:rsid w:val="00EF1215"/>
    <w:rsid w:val="00EF129E"/>
    <w:rsid w:val="00EF1ED3"/>
    <w:rsid w:val="00EF241B"/>
    <w:rsid w:val="00EF2426"/>
    <w:rsid w:val="00EF2586"/>
    <w:rsid w:val="00EF26DD"/>
    <w:rsid w:val="00EF26FD"/>
    <w:rsid w:val="00EF358D"/>
    <w:rsid w:val="00EF3D15"/>
    <w:rsid w:val="00EF40E6"/>
    <w:rsid w:val="00EF49D3"/>
    <w:rsid w:val="00EF54DA"/>
    <w:rsid w:val="00EF593B"/>
    <w:rsid w:val="00EF59B2"/>
    <w:rsid w:val="00EF5B84"/>
    <w:rsid w:val="00EF6A03"/>
    <w:rsid w:val="00EF6AA2"/>
    <w:rsid w:val="00EF70F2"/>
    <w:rsid w:val="00EF723F"/>
    <w:rsid w:val="00EF7306"/>
    <w:rsid w:val="00EF7331"/>
    <w:rsid w:val="00EF78B3"/>
    <w:rsid w:val="00EF7AD1"/>
    <w:rsid w:val="00EF7AE4"/>
    <w:rsid w:val="00F0022C"/>
    <w:rsid w:val="00F00D0E"/>
    <w:rsid w:val="00F01166"/>
    <w:rsid w:val="00F03BCB"/>
    <w:rsid w:val="00F04549"/>
    <w:rsid w:val="00F04D6B"/>
    <w:rsid w:val="00F055BE"/>
    <w:rsid w:val="00F06B96"/>
    <w:rsid w:val="00F06CD2"/>
    <w:rsid w:val="00F06E41"/>
    <w:rsid w:val="00F103F9"/>
    <w:rsid w:val="00F107E3"/>
    <w:rsid w:val="00F10B2B"/>
    <w:rsid w:val="00F10DAA"/>
    <w:rsid w:val="00F10E10"/>
    <w:rsid w:val="00F115E1"/>
    <w:rsid w:val="00F11A10"/>
    <w:rsid w:val="00F1214C"/>
    <w:rsid w:val="00F12F52"/>
    <w:rsid w:val="00F13CFC"/>
    <w:rsid w:val="00F13DC4"/>
    <w:rsid w:val="00F13E04"/>
    <w:rsid w:val="00F13F50"/>
    <w:rsid w:val="00F1457D"/>
    <w:rsid w:val="00F14840"/>
    <w:rsid w:val="00F14D4E"/>
    <w:rsid w:val="00F16238"/>
    <w:rsid w:val="00F16634"/>
    <w:rsid w:val="00F174F0"/>
    <w:rsid w:val="00F1790D"/>
    <w:rsid w:val="00F17DFC"/>
    <w:rsid w:val="00F20883"/>
    <w:rsid w:val="00F2103E"/>
    <w:rsid w:val="00F21315"/>
    <w:rsid w:val="00F21863"/>
    <w:rsid w:val="00F22433"/>
    <w:rsid w:val="00F23741"/>
    <w:rsid w:val="00F238D3"/>
    <w:rsid w:val="00F256BF"/>
    <w:rsid w:val="00F25CA0"/>
    <w:rsid w:val="00F26EF9"/>
    <w:rsid w:val="00F27204"/>
    <w:rsid w:val="00F30510"/>
    <w:rsid w:val="00F307B3"/>
    <w:rsid w:val="00F310FA"/>
    <w:rsid w:val="00F33B18"/>
    <w:rsid w:val="00F33B5C"/>
    <w:rsid w:val="00F33BE5"/>
    <w:rsid w:val="00F34389"/>
    <w:rsid w:val="00F346BF"/>
    <w:rsid w:val="00F34CF8"/>
    <w:rsid w:val="00F3515B"/>
    <w:rsid w:val="00F35A19"/>
    <w:rsid w:val="00F368FE"/>
    <w:rsid w:val="00F36BA0"/>
    <w:rsid w:val="00F36F24"/>
    <w:rsid w:val="00F37268"/>
    <w:rsid w:val="00F37621"/>
    <w:rsid w:val="00F40052"/>
    <w:rsid w:val="00F411F8"/>
    <w:rsid w:val="00F41B6D"/>
    <w:rsid w:val="00F42707"/>
    <w:rsid w:val="00F42B67"/>
    <w:rsid w:val="00F4427E"/>
    <w:rsid w:val="00F447F5"/>
    <w:rsid w:val="00F4483D"/>
    <w:rsid w:val="00F44A69"/>
    <w:rsid w:val="00F44B94"/>
    <w:rsid w:val="00F44C64"/>
    <w:rsid w:val="00F457A2"/>
    <w:rsid w:val="00F45DFD"/>
    <w:rsid w:val="00F45FAD"/>
    <w:rsid w:val="00F46836"/>
    <w:rsid w:val="00F47206"/>
    <w:rsid w:val="00F473A0"/>
    <w:rsid w:val="00F47961"/>
    <w:rsid w:val="00F50672"/>
    <w:rsid w:val="00F50B7A"/>
    <w:rsid w:val="00F5116A"/>
    <w:rsid w:val="00F51E51"/>
    <w:rsid w:val="00F523F6"/>
    <w:rsid w:val="00F5243C"/>
    <w:rsid w:val="00F5280A"/>
    <w:rsid w:val="00F52C0D"/>
    <w:rsid w:val="00F54A5A"/>
    <w:rsid w:val="00F54E0A"/>
    <w:rsid w:val="00F54ED4"/>
    <w:rsid w:val="00F5515F"/>
    <w:rsid w:val="00F55A6F"/>
    <w:rsid w:val="00F563EA"/>
    <w:rsid w:val="00F56774"/>
    <w:rsid w:val="00F5741D"/>
    <w:rsid w:val="00F57B77"/>
    <w:rsid w:val="00F6037D"/>
    <w:rsid w:val="00F6068E"/>
    <w:rsid w:val="00F60905"/>
    <w:rsid w:val="00F609E7"/>
    <w:rsid w:val="00F6139F"/>
    <w:rsid w:val="00F61CBB"/>
    <w:rsid w:val="00F61E7D"/>
    <w:rsid w:val="00F61EAE"/>
    <w:rsid w:val="00F63181"/>
    <w:rsid w:val="00F632AD"/>
    <w:rsid w:val="00F6382B"/>
    <w:rsid w:val="00F640C9"/>
    <w:rsid w:val="00F640DD"/>
    <w:rsid w:val="00F6447A"/>
    <w:rsid w:val="00F64AC8"/>
    <w:rsid w:val="00F65B9A"/>
    <w:rsid w:val="00F65E17"/>
    <w:rsid w:val="00F66091"/>
    <w:rsid w:val="00F665EE"/>
    <w:rsid w:val="00F66DBB"/>
    <w:rsid w:val="00F66FED"/>
    <w:rsid w:val="00F67DFB"/>
    <w:rsid w:val="00F71902"/>
    <w:rsid w:val="00F71D6B"/>
    <w:rsid w:val="00F7224D"/>
    <w:rsid w:val="00F724FE"/>
    <w:rsid w:val="00F725DA"/>
    <w:rsid w:val="00F729B5"/>
    <w:rsid w:val="00F73787"/>
    <w:rsid w:val="00F73C9B"/>
    <w:rsid w:val="00F7406B"/>
    <w:rsid w:val="00F740A4"/>
    <w:rsid w:val="00F74429"/>
    <w:rsid w:val="00F74452"/>
    <w:rsid w:val="00F74AA0"/>
    <w:rsid w:val="00F752A2"/>
    <w:rsid w:val="00F75557"/>
    <w:rsid w:val="00F761FF"/>
    <w:rsid w:val="00F763C8"/>
    <w:rsid w:val="00F768D6"/>
    <w:rsid w:val="00F77B36"/>
    <w:rsid w:val="00F805E6"/>
    <w:rsid w:val="00F80F6F"/>
    <w:rsid w:val="00F816A9"/>
    <w:rsid w:val="00F81A44"/>
    <w:rsid w:val="00F82533"/>
    <w:rsid w:val="00F82E7F"/>
    <w:rsid w:val="00F8323E"/>
    <w:rsid w:val="00F84582"/>
    <w:rsid w:val="00F84AF7"/>
    <w:rsid w:val="00F8511D"/>
    <w:rsid w:val="00F85593"/>
    <w:rsid w:val="00F87658"/>
    <w:rsid w:val="00F87839"/>
    <w:rsid w:val="00F87E80"/>
    <w:rsid w:val="00F905BC"/>
    <w:rsid w:val="00F906AA"/>
    <w:rsid w:val="00F912E1"/>
    <w:rsid w:val="00F916B6"/>
    <w:rsid w:val="00F917E2"/>
    <w:rsid w:val="00F92412"/>
    <w:rsid w:val="00F92936"/>
    <w:rsid w:val="00F92CDC"/>
    <w:rsid w:val="00F933CF"/>
    <w:rsid w:val="00F938A9"/>
    <w:rsid w:val="00F94A9A"/>
    <w:rsid w:val="00F94D7D"/>
    <w:rsid w:val="00F94DC3"/>
    <w:rsid w:val="00F95A9D"/>
    <w:rsid w:val="00F95B18"/>
    <w:rsid w:val="00F95BF3"/>
    <w:rsid w:val="00F96318"/>
    <w:rsid w:val="00F96FDF"/>
    <w:rsid w:val="00F971D7"/>
    <w:rsid w:val="00F972D8"/>
    <w:rsid w:val="00F97BFD"/>
    <w:rsid w:val="00FA04B5"/>
    <w:rsid w:val="00FA0866"/>
    <w:rsid w:val="00FA1077"/>
    <w:rsid w:val="00FA139C"/>
    <w:rsid w:val="00FA1712"/>
    <w:rsid w:val="00FA1B75"/>
    <w:rsid w:val="00FA24B0"/>
    <w:rsid w:val="00FA279F"/>
    <w:rsid w:val="00FA2B4A"/>
    <w:rsid w:val="00FA305D"/>
    <w:rsid w:val="00FA311A"/>
    <w:rsid w:val="00FA3943"/>
    <w:rsid w:val="00FA3EDD"/>
    <w:rsid w:val="00FA46B3"/>
    <w:rsid w:val="00FA479E"/>
    <w:rsid w:val="00FA50E8"/>
    <w:rsid w:val="00FA6170"/>
    <w:rsid w:val="00FA6307"/>
    <w:rsid w:val="00FA6678"/>
    <w:rsid w:val="00FA6691"/>
    <w:rsid w:val="00FA6B02"/>
    <w:rsid w:val="00FA7159"/>
    <w:rsid w:val="00FA7242"/>
    <w:rsid w:val="00FA76CC"/>
    <w:rsid w:val="00FB02D3"/>
    <w:rsid w:val="00FB09AF"/>
    <w:rsid w:val="00FB0B67"/>
    <w:rsid w:val="00FB126D"/>
    <w:rsid w:val="00FB1BEC"/>
    <w:rsid w:val="00FB34F0"/>
    <w:rsid w:val="00FB3F5C"/>
    <w:rsid w:val="00FB53FA"/>
    <w:rsid w:val="00FB5D78"/>
    <w:rsid w:val="00FB6C2E"/>
    <w:rsid w:val="00FB7AA6"/>
    <w:rsid w:val="00FB7FA4"/>
    <w:rsid w:val="00FC00E8"/>
    <w:rsid w:val="00FC0270"/>
    <w:rsid w:val="00FC0754"/>
    <w:rsid w:val="00FC0BFD"/>
    <w:rsid w:val="00FC0DA0"/>
    <w:rsid w:val="00FC2489"/>
    <w:rsid w:val="00FC42A2"/>
    <w:rsid w:val="00FC4408"/>
    <w:rsid w:val="00FC44F9"/>
    <w:rsid w:val="00FC4503"/>
    <w:rsid w:val="00FC4B78"/>
    <w:rsid w:val="00FC595F"/>
    <w:rsid w:val="00FC64AA"/>
    <w:rsid w:val="00FC693A"/>
    <w:rsid w:val="00FC6BF5"/>
    <w:rsid w:val="00FC774E"/>
    <w:rsid w:val="00FC7B27"/>
    <w:rsid w:val="00FD0D35"/>
    <w:rsid w:val="00FD151F"/>
    <w:rsid w:val="00FD1D17"/>
    <w:rsid w:val="00FD23C0"/>
    <w:rsid w:val="00FD283B"/>
    <w:rsid w:val="00FD291E"/>
    <w:rsid w:val="00FD2957"/>
    <w:rsid w:val="00FD2959"/>
    <w:rsid w:val="00FD340E"/>
    <w:rsid w:val="00FD394E"/>
    <w:rsid w:val="00FD427E"/>
    <w:rsid w:val="00FD42B1"/>
    <w:rsid w:val="00FD445E"/>
    <w:rsid w:val="00FD4661"/>
    <w:rsid w:val="00FD4E80"/>
    <w:rsid w:val="00FD517A"/>
    <w:rsid w:val="00FD5272"/>
    <w:rsid w:val="00FD55BD"/>
    <w:rsid w:val="00FD567A"/>
    <w:rsid w:val="00FD61A6"/>
    <w:rsid w:val="00FD63BD"/>
    <w:rsid w:val="00FD70A4"/>
    <w:rsid w:val="00FD732C"/>
    <w:rsid w:val="00FD7670"/>
    <w:rsid w:val="00FD79B0"/>
    <w:rsid w:val="00FD7D00"/>
    <w:rsid w:val="00FE0E9B"/>
    <w:rsid w:val="00FE1743"/>
    <w:rsid w:val="00FE1B10"/>
    <w:rsid w:val="00FE3748"/>
    <w:rsid w:val="00FE4F6A"/>
    <w:rsid w:val="00FE5F49"/>
    <w:rsid w:val="00FE6F30"/>
    <w:rsid w:val="00FE7AD8"/>
    <w:rsid w:val="00FE7F95"/>
    <w:rsid w:val="00FF004A"/>
    <w:rsid w:val="00FF120C"/>
    <w:rsid w:val="00FF1349"/>
    <w:rsid w:val="00FF2534"/>
    <w:rsid w:val="00FF5CF4"/>
    <w:rsid w:val="00FF61A0"/>
    <w:rsid w:val="00FF6334"/>
    <w:rsid w:val="00FF6404"/>
    <w:rsid w:val="00FF6B3B"/>
    <w:rsid w:val="00FF6CA7"/>
    <w:rsid w:val="00FF7037"/>
    <w:rsid w:val="00FF74FA"/>
    <w:rsid w:val="00FF765A"/>
    <w:rsid w:val="00FF790C"/>
    <w:rsid w:val="00FF7AB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834CF6"/>
  <w15:docId w15:val="{D075DDE8-208A-4104-B4D8-29A292B690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20883"/>
    <w:pPr>
      <w:widowControl w:val="0"/>
      <w:tabs>
        <w:tab w:val="left" w:pos="0"/>
      </w:tabs>
      <w:spacing w:before="240" w:after="0" w:line="360" w:lineRule="auto"/>
      <w:ind w:right="242"/>
      <w:jc w:val="both"/>
      <w:outlineLvl w:val="3"/>
    </w:pPr>
    <w:rPr>
      <w:rFonts w:ascii="Times New Roman" w:eastAsia="Cambria" w:hAnsi="Times New Roman" w:cs="Times New Roman"/>
      <w:sz w:val="24"/>
      <w:szCs w:val="24"/>
      <w:lang w:val="en-US"/>
    </w:rPr>
  </w:style>
  <w:style w:type="paragraph" w:styleId="Heading1">
    <w:name w:val="heading 1"/>
    <w:basedOn w:val="Normal"/>
    <w:next w:val="Normal"/>
    <w:link w:val="Heading1Char"/>
    <w:uiPriority w:val="9"/>
    <w:qFormat/>
    <w:rsid w:val="00A566C0"/>
    <w:pPr>
      <w:keepNext/>
      <w:keepLines/>
      <w:outlineLvl w:val="0"/>
    </w:pPr>
    <w:rPr>
      <w:rFonts w:asciiTheme="majorHAnsi" w:eastAsiaTheme="majorEastAsia" w:hAnsiTheme="majorHAnsi" w:cstheme="majorBidi"/>
      <w:color w:val="2F5496" w:themeColor="accent1" w:themeShade="BF"/>
      <w:sz w:val="32"/>
      <w:szCs w:val="32"/>
    </w:rPr>
  </w:style>
  <w:style w:type="paragraph" w:styleId="Heading4">
    <w:name w:val="heading 4"/>
    <w:basedOn w:val="Normal"/>
    <w:link w:val="Heading4Char"/>
    <w:uiPriority w:val="1"/>
    <w:qFormat/>
    <w:rsid w:val="00F20883"/>
    <w:pPr>
      <w:spacing w:after="120"/>
      <w:ind w:right="0"/>
    </w:pPr>
    <w:rPr>
      <w:rFonts w:ascii="Cambria" w:hAnsi="Cambria" w:cs="Cambria"/>
      <w:b/>
      <w:bCs/>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1"/>
    <w:rsid w:val="00F20883"/>
    <w:rPr>
      <w:rFonts w:ascii="Cambria" w:eastAsia="Cambria" w:hAnsi="Cambria" w:cs="Cambria"/>
      <w:b/>
      <w:bCs/>
      <w:sz w:val="24"/>
      <w:szCs w:val="24"/>
      <w:lang w:val="en-US" w:eastAsia="en-AU"/>
    </w:rPr>
  </w:style>
  <w:style w:type="paragraph" w:styleId="Header">
    <w:name w:val="header"/>
    <w:basedOn w:val="Normal"/>
    <w:link w:val="HeaderChar"/>
    <w:uiPriority w:val="99"/>
    <w:unhideWhenUsed/>
    <w:rsid w:val="00BE466A"/>
    <w:pPr>
      <w:tabs>
        <w:tab w:val="center" w:pos="4513"/>
        <w:tab w:val="right" w:pos="9026"/>
      </w:tabs>
      <w:spacing w:line="240" w:lineRule="auto"/>
    </w:pPr>
  </w:style>
  <w:style w:type="character" w:customStyle="1" w:styleId="HeaderChar">
    <w:name w:val="Header Char"/>
    <w:basedOn w:val="DefaultParagraphFont"/>
    <w:link w:val="Header"/>
    <w:uiPriority w:val="99"/>
    <w:rsid w:val="00BE466A"/>
  </w:style>
  <w:style w:type="paragraph" w:styleId="Footer">
    <w:name w:val="footer"/>
    <w:basedOn w:val="Normal"/>
    <w:link w:val="FooterChar"/>
    <w:uiPriority w:val="99"/>
    <w:unhideWhenUsed/>
    <w:rsid w:val="00BE466A"/>
    <w:pPr>
      <w:tabs>
        <w:tab w:val="center" w:pos="4513"/>
        <w:tab w:val="right" w:pos="9026"/>
      </w:tabs>
      <w:spacing w:line="240" w:lineRule="auto"/>
    </w:pPr>
  </w:style>
  <w:style w:type="character" w:customStyle="1" w:styleId="FooterChar">
    <w:name w:val="Footer Char"/>
    <w:basedOn w:val="DefaultParagraphFont"/>
    <w:link w:val="Footer"/>
    <w:uiPriority w:val="99"/>
    <w:rsid w:val="00BE466A"/>
  </w:style>
  <w:style w:type="paragraph" w:customStyle="1" w:styleId="EndNoteBibliographyTitle">
    <w:name w:val="EndNote Bibliography Title"/>
    <w:basedOn w:val="Normal"/>
    <w:link w:val="EndNoteBibliographyTitleChar"/>
    <w:rsid w:val="00CB4364"/>
    <w:pPr>
      <w:jc w:val="center"/>
    </w:pPr>
    <w:rPr>
      <w:noProof/>
    </w:rPr>
  </w:style>
  <w:style w:type="character" w:customStyle="1" w:styleId="EndNoteBibliographyTitleChar">
    <w:name w:val="EndNote Bibliography Title Char"/>
    <w:basedOn w:val="Heading4Char"/>
    <w:link w:val="EndNoteBibliographyTitle"/>
    <w:rsid w:val="00CB4364"/>
    <w:rPr>
      <w:rFonts w:ascii="Times New Roman" w:eastAsia="Cambria" w:hAnsi="Times New Roman" w:cs="Times New Roman"/>
      <w:b w:val="0"/>
      <w:bCs w:val="0"/>
      <w:noProof/>
      <w:sz w:val="24"/>
      <w:szCs w:val="24"/>
      <w:lang w:val="en-US" w:eastAsia="en-AU"/>
    </w:rPr>
  </w:style>
  <w:style w:type="paragraph" w:customStyle="1" w:styleId="EndNoteBibliography">
    <w:name w:val="EndNote Bibliography"/>
    <w:basedOn w:val="Normal"/>
    <w:link w:val="EndNoteBibliographyChar"/>
    <w:rsid w:val="00CB4364"/>
    <w:pPr>
      <w:spacing w:line="240" w:lineRule="auto"/>
    </w:pPr>
    <w:rPr>
      <w:noProof/>
    </w:rPr>
  </w:style>
  <w:style w:type="character" w:customStyle="1" w:styleId="EndNoteBibliographyChar">
    <w:name w:val="EndNote Bibliography Char"/>
    <w:basedOn w:val="Heading4Char"/>
    <w:link w:val="EndNoteBibliography"/>
    <w:rsid w:val="00CB4364"/>
    <w:rPr>
      <w:rFonts w:ascii="Times New Roman" w:eastAsia="Cambria" w:hAnsi="Times New Roman" w:cs="Times New Roman"/>
      <w:b w:val="0"/>
      <w:bCs w:val="0"/>
      <w:noProof/>
      <w:sz w:val="24"/>
      <w:szCs w:val="24"/>
      <w:lang w:val="en-US" w:eastAsia="en-AU"/>
    </w:rPr>
  </w:style>
  <w:style w:type="paragraph" w:styleId="NormalWeb">
    <w:name w:val="Normal (Web)"/>
    <w:basedOn w:val="Normal"/>
    <w:uiPriority w:val="99"/>
    <w:semiHidden/>
    <w:unhideWhenUsed/>
    <w:rsid w:val="00645C11"/>
    <w:pPr>
      <w:spacing w:before="100" w:beforeAutospacing="1" w:after="100" w:afterAutospacing="1" w:line="240" w:lineRule="auto"/>
    </w:pPr>
    <w:rPr>
      <w:rFonts w:eastAsia="Times New Roman"/>
      <w:lang w:eastAsia="en-AU"/>
    </w:rPr>
  </w:style>
  <w:style w:type="paragraph" w:customStyle="1" w:styleId="TableParagraph">
    <w:name w:val="Table Paragraph"/>
    <w:basedOn w:val="Normal"/>
    <w:uiPriority w:val="1"/>
    <w:qFormat/>
    <w:rsid w:val="006C35ED"/>
    <w:pPr>
      <w:spacing w:line="279" w:lineRule="exact"/>
      <w:ind w:left="105"/>
    </w:pPr>
    <w:rPr>
      <w:rFonts w:ascii="Cambria" w:hAnsi="Cambria" w:cs="Cambria"/>
    </w:rPr>
  </w:style>
  <w:style w:type="character" w:styleId="CommentReference">
    <w:name w:val="annotation reference"/>
    <w:basedOn w:val="DefaultParagraphFont"/>
    <w:uiPriority w:val="99"/>
    <w:semiHidden/>
    <w:unhideWhenUsed/>
    <w:rsid w:val="009B0FBF"/>
    <w:rPr>
      <w:sz w:val="16"/>
      <w:szCs w:val="16"/>
    </w:rPr>
  </w:style>
  <w:style w:type="paragraph" w:styleId="CommentText">
    <w:name w:val="annotation text"/>
    <w:basedOn w:val="Normal"/>
    <w:link w:val="CommentTextChar"/>
    <w:uiPriority w:val="99"/>
    <w:unhideWhenUsed/>
    <w:rsid w:val="009B0FBF"/>
    <w:pPr>
      <w:spacing w:line="240" w:lineRule="auto"/>
    </w:pPr>
    <w:rPr>
      <w:sz w:val="20"/>
      <w:szCs w:val="20"/>
    </w:rPr>
  </w:style>
  <w:style w:type="character" w:customStyle="1" w:styleId="CommentTextChar">
    <w:name w:val="Comment Text Char"/>
    <w:basedOn w:val="DefaultParagraphFont"/>
    <w:link w:val="CommentText"/>
    <w:uiPriority w:val="99"/>
    <w:rsid w:val="009B0FBF"/>
    <w:rPr>
      <w:sz w:val="20"/>
      <w:szCs w:val="20"/>
    </w:rPr>
  </w:style>
  <w:style w:type="paragraph" w:styleId="CommentSubject">
    <w:name w:val="annotation subject"/>
    <w:basedOn w:val="CommentText"/>
    <w:next w:val="CommentText"/>
    <w:link w:val="CommentSubjectChar"/>
    <w:uiPriority w:val="99"/>
    <w:semiHidden/>
    <w:unhideWhenUsed/>
    <w:rsid w:val="009B0FBF"/>
    <w:rPr>
      <w:b/>
      <w:bCs/>
    </w:rPr>
  </w:style>
  <w:style w:type="character" w:customStyle="1" w:styleId="CommentSubjectChar">
    <w:name w:val="Comment Subject Char"/>
    <w:basedOn w:val="CommentTextChar"/>
    <w:link w:val="CommentSubject"/>
    <w:uiPriority w:val="99"/>
    <w:semiHidden/>
    <w:rsid w:val="009B0FBF"/>
    <w:rPr>
      <w:b/>
      <w:bCs/>
      <w:sz w:val="20"/>
      <w:szCs w:val="20"/>
    </w:rPr>
  </w:style>
  <w:style w:type="paragraph" w:styleId="BalloonText">
    <w:name w:val="Balloon Text"/>
    <w:basedOn w:val="Normal"/>
    <w:link w:val="BalloonTextChar"/>
    <w:uiPriority w:val="99"/>
    <w:semiHidden/>
    <w:unhideWhenUsed/>
    <w:rsid w:val="009B0FB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B0FBF"/>
    <w:rPr>
      <w:rFonts w:ascii="Segoe UI" w:hAnsi="Segoe UI" w:cs="Segoe UI"/>
      <w:sz w:val="18"/>
      <w:szCs w:val="18"/>
    </w:rPr>
  </w:style>
  <w:style w:type="paragraph" w:customStyle="1" w:styleId="Default">
    <w:name w:val="Default"/>
    <w:rsid w:val="006F39DB"/>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eading1Char">
    <w:name w:val="Heading 1 Char"/>
    <w:basedOn w:val="DefaultParagraphFont"/>
    <w:link w:val="Heading1"/>
    <w:uiPriority w:val="9"/>
    <w:rsid w:val="00A566C0"/>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055713"/>
    <w:rPr>
      <w:color w:val="0000FF"/>
      <w:u w:val="single"/>
    </w:rPr>
  </w:style>
  <w:style w:type="paragraph" w:customStyle="1" w:styleId="p">
    <w:name w:val="p"/>
    <w:basedOn w:val="Normal"/>
    <w:rsid w:val="00CD14E1"/>
    <w:pPr>
      <w:spacing w:before="100" w:beforeAutospacing="1" w:after="100" w:afterAutospacing="1" w:line="240" w:lineRule="auto"/>
    </w:pPr>
    <w:rPr>
      <w:rFonts w:eastAsia="Times New Roman"/>
      <w:lang w:eastAsia="en-AU"/>
    </w:rPr>
  </w:style>
  <w:style w:type="character" w:customStyle="1" w:styleId="UnresolvedMention1">
    <w:name w:val="Unresolved Mention1"/>
    <w:basedOn w:val="DefaultParagraphFont"/>
    <w:uiPriority w:val="99"/>
    <w:semiHidden/>
    <w:unhideWhenUsed/>
    <w:rsid w:val="00536B45"/>
    <w:rPr>
      <w:color w:val="808080"/>
      <w:shd w:val="clear" w:color="auto" w:fill="E6E6E6"/>
    </w:rPr>
  </w:style>
  <w:style w:type="character" w:styleId="FollowedHyperlink">
    <w:name w:val="FollowedHyperlink"/>
    <w:basedOn w:val="DefaultParagraphFont"/>
    <w:uiPriority w:val="99"/>
    <w:semiHidden/>
    <w:unhideWhenUsed/>
    <w:rsid w:val="00536B45"/>
    <w:rPr>
      <w:color w:val="954F72" w:themeColor="followedHyperlink"/>
      <w:u w:val="single"/>
    </w:rPr>
  </w:style>
  <w:style w:type="paragraph" w:styleId="Revision">
    <w:name w:val="Revision"/>
    <w:hidden/>
    <w:uiPriority w:val="99"/>
    <w:semiHidden/>
    <w:rsid w:val="00536B45"/>
    <w:pPr>
      <w:spacing w:after="0" w:line="240" w:lineRule="auto"/>
    </w:pPr>
  </w:style>
  <w:style w:type="table" w:styleId="TableGrid">
    <w:name w:val="Table Grid"/>
    <w:basedOn w:val="TableNormal"/>
    <w:uiPriority w:val="39"/>
    <w:rsid w:val="00536B45"/>
    <w:pPr>
      <w:spacing w:after="0" w:line="240" w:lineRule="auto"/>
    </w:pPr>
    <w:rPr>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C459B"/>
    <w:pPr>
      <w:ind w:left="720"/>
      <w:contextualSpacing/>
    </w:pPr>
  </w:style>
  <w:style w:type="character" w:customStyle="1" w:styleId="pubyear">
    <w:name w:val="pubyear"/>
    <w:basedOn w:val="DefaultParagraphFont"/>
    <w:rsid w:val="006F7F81"/>
  </w:style>
  <w:style w:type="character" w:customStyle="1" w:styleId="articletitle">
    <w:name w:val="articletitle"/>
    <w:basedOn w:val="DefaultParagraphFont"/>
    <w:rsid w:val="006F7F81"/>
  </w:style>
  <w:style w:type="character" w:customStyle="1" w:styleId="vol">
    <w:name w:val="vol"/>
    <w:basedOn w:val="DefaultParagraphFont"/>
    <w:rsid w:val="006F7F81"/>
  </w:style>
  <w:style w:type="character" w:styleId="SubtleEmphasis">
    <w:name w:val="Subtle Emphasis"/>
    <w:basedOn w:val="DefaultParagraphFont"/>
    <w:uiPriority w:val="19"/>
    <w:qFormat/>
    <w:rsid w:val="00F20883"/>
    <w:rPr>
      <w:i/>
      <w:iCs/>
      <w:color w:val="404040" w:themeColor="text1" w:themeTint="BF"/>
    </w:rPr>
  </w:style>
  <w:style w:type="paragraph" w:styleId="NoSpacing">
    <w:name w:val="No Spacing"/>
    <w:uiPriority w:val="1"/>
    <w:qFormat/>
    <w:rsid w:val="00FF6404"/>
    <w:pPr>
      <w:widowControl w:val="0"/>
      <w:tabs>
        <w:tab w:val="left" w:pos="0"/>
      </w:tabs>
      <w:spacing w:after="0" w:line="240" w:lineRule="auto"/>
      <w:ind w:right="242"/>
      <w:jc w:val="both"/>
      <w:outlineLvl w:val="3"/>
    </w:pPr>
    <w:rPr>
      <w:rFonts w:ascii="Times New Roman" w:eastAsia="Cambria" w:hAnsi="Times New Roman" w:cs="Times New Roman"/>
      <w:sz w:val="24"/>
      <w:szCs w:val="24"/>
      <w:lang w:val="en-US"/>
    </w:rPr>
  </w:style>
  <w:style w:type="character" w:styleId="FootnoteReference">
    <w:name w:val="footnote reference"/>
    <w:basedOn w:val="DefaultParagraphFont"/>
    <w:uiPriority w:val="99"/>
    <w:semiHidden/>
    <w:unhideWhenUsed/>
    <w:rsid w:val="00F94DC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6960815">
      <w:bodyDiv w:val="1"/>
      <w:marLeft w:val="0"/>
      <w:marRight w:val="0"/>
      <w:marTop w:val="0"/>
      <w:marBottom w:val="0"/>
      <w:divBdr>
        <w:top w:val="none" w:sz="0" w:space="0" w:color="auto"/>
        <w:left w:val="none" w:sz="0" w:space="0" w:color="auto"/>
        <w:bottom w:val="none" w:sz="0" w:space="0" w:color="auto"/>
        <w:right w:val="none" w:sz="0" w:space="0" w:color="auto"/>
      </w:divBdr>
    </w:div>
    <w:div w:id="301351767">
      <w:bodyDiv w:val="1"/>
      <w:marLeft w:val="0"/>
      <w:marRight w:val="0"/>
      <w:marTop w:val="0"/>
      <w:marBottom w:val="0"/>
      <w:divBdr>
        <w:top w:val="none" w:sz="0" w:space="0" w:color="auto"/>
        <w:left w:val="none" w:sz="0" w:space="0" w:color="auto"/>
        <w:bottom w:val="none" w:sz="0" w:space="0" w:color="auto"/>
        <w:right w:val="none" w:sz="0" w:space="0" w:color="auto"/>
      </w:divBdr>
    </w:div>
    <w:div w:id="365373717">
      <w:bodyDiv w:val="1"/>
      <w:marLeft w:val="0"/>
      <w:marRight w:val="0"/>
      <w:marTop w:val="0"/>
      <w:marBottom w:val="0"/>
      <w:divBdr>
        <w:top w:val="none" w:sz="0" w:space="0" w:color="auto"/>
        <w:left w:val="none" w:sz="0" w:space="0" w:color="auto"/>
        <w:bottom w:val="none" w:sz="0" w:space="0" w:color="auto"/>
        <w:right w:val="none" w:sz="0" w:space="0" w:color="auto"/>
      </w:divBdr>
    </w:div>
    <w:div w:id="542908682">
      <w:bodyDiv w:val="1"/>
      <w:marLeft w:val="0"/>
      <w:marRight w:val="0"/>
      <w:marTop w:val="0"/>
      <w:marBottom w:val="0"/>
      <w:divBdr>
        <w:top w:val="none" w:sz="0" w:space="0" w:color="auto"/>
        <w:left w:val="none" w:sz="0" w:space="0" w:color="auto"/>
        <w:bottom w:val="none" w:sz="0" w:space="0" w:color="auto"/>
        <w:right w:val="none" w:sz="0" w:space="0" w:color="auto"/>
      </w:divBdr>
    </w:div>
    <w:div w:id="692147986">
      <w:bodyDiv w:val="1"/>
      <w:marLeft w:val="0"/>
      <w:marRight w:val="0"/>
      <w:marTop w:val="0"/>
      <w:marBottom w:val="0"/>
      <w:divBdr>
        <w:top w:val="none" w:sz="0" w:space="0" w:color="auto"/>
        <w:left w:val="none" w:sz="0" w:space="0" w:color="auto"/>
        <w:bottom w:val="none" w:sz="0" w:space="0" w:color="auto"/>
        <w:right w:val="none" w:sz="0" w:space="0" w:color="auto"/>
      </w:divBdr>
    </w:div>
    <w:div w:id="843781988">
      <w:bodyDiv w:val="1"/>
      <w:marLeft w:val="0"/>
      <w:marRight w:val="0"/>
      <w:marTop w:val="0"/>
      <w:marBottom w:val="0"/>
      <w:divBdr>
        <w:top w:val="none" w:sz="0" w:space="0" w:color="auto"/>
        <w:left w:val="none" w:sz="0" w:space="0" w:color="auto"/>
        <w:bottom w:val="none" w:sz="0" w:space="0" w:color="auto"/>
        <w:right w:val="none" w:sz="0" w:space="0" w:color="auto"/>
      </w:divBdr>
    </w:div>
    <w:div w:id="856115270">
      <w:bodyDiv w:val="1"/>
      <w:marLeft w:val="0"/>
      <w:marRight w:val="0"/>
      <w:marTop w:val="0"/>
      <w:marBottom w:val="0"/>
      <w:divBdr>
        <w:top w:val="none" w:sz="0" w:space="0" w:color="auto"/>
        <w:left w:val="none" w:sz="0" w:space="0" w:color="auto"/>
        <w:bottom w:val="none" w:sz="0" w:space="0" w:color="auto"/>
        <w:right w:val="none" w:sz="0" w:space="0" w:color="auto"/>
      </w:divBdr>
    </w:div>
    <w:div w:id="884369295">
      <w:bodyDiv w:val="1"/>
      <w:marLeft w:val="0"/>
      <w:marRight w:val="0"/>
      <w:marTop w:val="0"/>
      <w:marBottom w:val="0"/>
      <w:divBdr>
        <w:top w:val="none" w:sz="0" w:space="0" w:color="auto"/>
        <w:left w:val="none" w:sz="0" w:space="0" w:color="auto"/>
        <w:bottom w:val="none" w:sz="0" w:space="0" w:color="auto"/>
        <w:right w:val="none" w:sz="0" w:space="0" w:color="auto"/>
      </w:divBdr>
    </w:div>
    <w:div w:id="1010454446">
      <w:bodyDiv w:val="1"/>
      <w:marLeft w:val="0"/>
      <w:marRight w:val="0"/>
      <w:marTop w:val="0"/>
      <w:marBottom w:val="0"/>
      <w:divBdr>
        <w:top w:val="none" w:sz="0" w:space="0" w:color="auto"/>
        <w:left w:val="none" w:sz="0" w:space="0" w:color="auto"/>
        <w:bottom w:val="none" w:sz="0" w:space="0" w:color="auto"/>
        <w:right w:val="none" w:sz="0" w:space="0" w:color="auto"/>
      </w:divBdr>
    </w:div>
    <w:div w:id="1109397047">
      <w:bodyDiv w:val="1"/>
      <w:marLeft w:val="0"/>
      <w:marRight w:val="0"/>
      <w:marTop w:val="0"/>
      <w:marBottom w:val="0"/>
      <w:divBdr>
        <w:top w:val="none" w:sz="0" w:space="0" w:color="auto"/>
        <w:left w:val="none" w:sz="0" w:space="0" w:color="auto"/>
        <w:bottom w:val="none" w:sz="0" w:space="0" w:color="auto"/>
        <w:right w:val="none" w:sz="0" w:space="0" w:color="auto"/>
      </w:divBdr>
    </w:div>
    <w:div w:id="1203248343">
      <w:bodyDiv w:val="1"/>
      <w:marLeft w:val="0"/>
      <w:marRight w:val="0"/>
      <w:marTop w:val="0"/>
      <w:marBottom w:val="0"/>
      <w:divBdr>
        <w:top w:val="none" w:sz="0" w:space="0" w:color="auto"/>
        <w:left w:val="none" w:sz="0" w:space="0" w:color="auto"/>
        <w:bottom w:val="none" w:sz="0" w:space="0" w:color="auto"/>
        <w:right w:val="none" w:sz="0" w:space="0" w:color="auto"/>
      </w:divBdr>
    </w:div>
    <w:div w:id="1246718797">
      <w:bodyDiv w:val="1"/>
      <w:marLeft w:val="0"/>
      <w:marRight w:val="0"/>
      <w:marTop w:val="0"/>
      <w:marBottom w:val="0"/>
      <w:divBdr>
        <w:top w:val="none" w:sz="0" w:space="0" w:color="auto"/>
        <w:left w:val="none" w:sz="0" w:space="0" w:color="auto"/>
        <w:bottom w:val="none" w:sz="0" w:space="0" w:color="auto"/>
        <w:right w:val="none" w:sz="0" w:space="0" w:color="auto"/>
      </w:divBdr>
    </w:div>
    <w:div w:id="1317103490">
      <w:bodyDiv w:val="1"/>
      <w:marLeft w:val="0"/>
      <w:marRight w:val="0"/>
      <w:marTop w:val="0"/>
      <w:marBottom w:val="0"/>
      <w:divBdr>
        <w:top w:val="none" w:sz="0" w:space="0" w:color="auto"/>
        <w:left w:val="none" w:sz="0" w:space="0" w:color="auto"/>
        <w:bottom w:val="none" w:sz="0" w:space="0" w:color="auto"/>
        <w:right w:val="none" w:sz="0" w:space="0" w:color="auto"/>
      </w:divBdr>
    </w:div>
    <w:div w:id="1512253864">
      <w:bodyDiv w:val="1"/>
      <w:marLeft w:val="0"/>
      <w:marRight w:val="0"/>
      <w:marTop w:val="0"/>
      <w:marBottom w:val="0"/>
      <w:divBdr>
        <w:top w:val="none" w:sz="0" w:space="0" w:color="auto"/>
        <w:left w:val="none" w:sz="0" w:space="0" w:color="auto"/>
        <w:bottom w:val="none" w:sz="0" w:space="0" w:color="auto"/>
        <w:right w:val="none" w:sz="0" w:space="0" w:color="auto"/>
      </w:divBdr>
    </w:div>
    <w:div w:id="1522427550">
      <w:bodyDiv w:val="1"/>
      <w:marLeft w:val="0"/>
      <w:marRight w:val="0"/>
      <w:marTop w:val="0"/>
      <w:marBottom w:val="0"/>
      <w:divBdr>
        <w:top w:val="none" w:sz="0" w:space="0" w:color="auto"/>
        <w:left w:val="none" w:sz="0" w:space="0" w:color="auto"/>
        <w:bottom w:val="none" w:sz="0" w:space="0" w:color="auto"/>
        <w:right w:val="none" w:sz="0" w:space="0" w:color="auto"/>
      </w:divBdr>
    </w:div>
    <w:div w:id="1771660416">
      <w:bodyDiv w:val="1"/>
      <w:marLeft w:val="0"/>
      <w:marRight w:val="0"/>
      <w:marTop w:val="0"/>
      <w:marBottom w:val="0"/>
      <w:divBdr>
        <w:top w:val="none" w:sz="0" w:space="0" w:color="auto"/>
        <w:left w:val="none" w:sz="0" w:space="0" w:color="auto"/>
        <w:bottom w:val="none" w:sz="0" w:space="0" w:color="auto"/>
        <w:right w:val="none" w:sz="0" w:space="0" w:color="auto"/>
      </w:divBdr>
    </w:div>
    <w:div w:id="1974292522">
      <w:bodyDiv w:val="1"/>
      <w:marLeft w:val="0"/>
      <w:marRight w:val="0"/>
      <w:marTop w:val="0"/>
      <w:marBottom w:val="0"/>
      <w:divBdr>
        <w:top w:val="none" w:sz="0" w:space="0" w:color="auto"/>
        <w:left w:val="none" w:sz="0" w:space="0" w:color="auto"/>
        <w:bottom w:val="none" w:sz="0" w:space="0" w:color="auto"/>
        <w:right w:val="none" w:sz="0" w:space="0" w:color="auto"/>
      </w:divBdr>
      <w:divsChild>
        <w:div w:id="131271319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7EBF97-7D65-4210-98B5-D54D922F19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5224</Words>
  <Characters>29780</Characters>
  <Application>Microsoft Office Word</Application>
  <DocSecurity>0</DocSecurity>
  <Lines>248</Lines>
  <Paragraphs>69</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349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ratishtha Chatterjee</dc:creator>
  <cp:lastModifiedBy>Mary Newport</cp:lastModifiedBy>
  <cp:revision>2</cp:revision>
  <cp:lastPrinted>2019-03-03T02:23:00Z</cp:lastPrinted>
  <dcterms:created xsi:type="dcterms:W3CDTF">2020-03-11T00:08:00Z</dcterms:created>
  <dcterms:modified xsi:type="dcterms:W3CDTF">2020-03-11T0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1</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ies>
</file>